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52A343" w14:textId="77777777" w:rsidR="00E25BD4" w:rsidRDefault="00E25BD4">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2"/>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E25BD4" w:rsidRPr="00706061" w14:paraId="605F2EEA" w14:textId="77777777">
        <w:tc>
          <w:tcPr>
            <w:tcW w:w="9085" w:type="dxa"/>
          </w:tcPr>
          <w:p w14:paraId="0D4E2167" w14:textId="77777777" w:rsidR="00E25BD4" w:rsidRPr="00706061" w:rsidRDefault="00A6504E">
            <w:pPr>
              <w:ind w:left="1" w:right="-115" w:hanging="3"/>
              <w:jc w:val="center"/>
              <w:rPr>
                <w:rFonts w:ascii="EB Garamond" w:eastAsia="EB Garamond" w:hAnsi="EB Garamond" w:cs="EB Garamond"/>
                <w:sz w:val="26"/>
                <w:szCs w:val="26"/>
              </w:rPr>
            </w:pPr>
            <w:r w:rsidRPr="00706061">
              <w:rPr>
                <w:rFonts w:ascii="Matura MT Script Capitals" w:eastAsia="Matura MT Script Capitals" w:hAnsi="Matura MT Script Capitals" w:cs="Matura MT Script Capitals"/>
                <w:sz w:val="32"/>
                <w:szCs w:val="32"/>
              </w:rPr>
              <w:t>Al-Musannif</w:t>
            </w:r>
            <w:r w:rsidRPr="00706061">
              <w:rPr>
                <w:rFonts w:ascii="Arial Rounded" w:eastAsia="Arial Rounded" w:hAnsi="Arial Rounded" w:cs="Arial Rounded"/>
                <w:b/>
                <w:sz w:val="32"/>
                <w:szCs w:val="32"/>
              </w:rPr>
              <w:t>:</w:t>
            </w:r>
            <w:r w:rsidRPr="00706061">
              <w:rPr>
                <w:rFonts w:ascii="EB Garamond" w:eastAsia="EB Garamond" w:hAnsi="EB Garamond" w:cs="EB Garamond"/>
                <w:sz w:val="26"/>
                <w:szCs w:val="26"/>
              </w:rPr>
              <w:t xml:space="preserve"> Journal of Islamic Education and Teacher Training</w:t>
            </w:r>
          </w:p>
          <w:p w14:paraId="09641AA7" w14:textId="77777777" w:rsidR="00E25BD4" w:rsidRPr="00706061" w:rsidRDefault="00A6504E">
            <w:pPr>
              <w:spacing w:line="360" w:lineRule="auto"/>
              <w:ind w:left="0" w:right="-115" w:hanging="2"/>
              <w:jc w:val="center"/>
              <w:rPr>
                <w:rFonts w:ascii="EB Garamond" w:eastAsia="EB Garamond" w:hAnsi="EB Garamond" w:cs="EB Garamond"/>
                <w:color w:val="009900"/>
                <w:sz w:val="22"/>
                <w:szCs w:val="22"/>
              </w:rPr>
            </w:pPr>
            <w:r w:rsidRPr="00706061">
              <w:rPr>
                <w:rFonts w:ascii="EB Garamond" w:eastAsia="EB Garamond" w:hAnsi="EB Garamond" w:cs="EB Garamond"/>
                <w:sz w:val="22"/>
                <w:szCs w:val="22"/>
              </w:rPr>
              <w:t>(Al-Musannif: Jurnal Pendidikan Islam dan Keguruan)</w:t>
            </w:r>
          </w:p>
        </w:tc>
      </w:tr>
    </w:tbl>
    <w:p w14:paraId="3E97B454" w14:textId="77777777" w:rsidR="00E25BD4" w:rsidRPr="00706061" w:rsidRDefault="00A6504E">
      <w:pPr>
        <w:spacing w:before="60"/>
        <w:ind w:left="0" w:right="1032" w:hanging="2"/>
        <w:jc w:val="right"/>
        <w:rPr>
          <w:rFonts w:ascii="Lucida Bright" w:eastAsia="Lucida Bright" w:hAnsi="Lucida Bright" w:cs="Lucida Bright"/>
          <w:sz w:val="16"/>
          <w:szCs w:val="16"/>
        </w:rPr>
      </w:pPr>
      <w:hyperlink r:id="rId8">
        <w:r w:rsidRPr="00706061">
          <w:rPr>
            <w:rFonts w:ascii="Lucida Bright" w:eastAsia="Lucida Bright" w:hAnsi="Lucida Bright" w:cs="Lucida Bright"/>
            <w:color w:val="000000"/>
            <w:sz w:val="16"/>
            <w:szCs w:val="16"/>
          </w:rPr>
          <w:t>https://jurnal.mtsddicilellang.sch.id/index.php/al-musannif</w:t>
        </w:r>
      </w:hyperlink>
    </w:p>
    <w:p w14:paraId="5CEDD4E1" w14:textId="77777777" w:rsidR="00E25BD4" w:rsidRPr="00706061" w:rsidRDefault="00E25BD4">
      <w:pPr>
        <w:ind w:left="1" w:hanging="3"/>
        <w:jc w:val="center"/>
        <w:rPr>
          <w:color w:val="000000"/>
          <w:sz w:val="28"/>
          <w:szCs w:val="28"/>
        </w:rPr>
      </w:pPr>
    </w:p>
    <w:p w14:paraId="2B4A217C" w14:textId="01D41383" w:rsidR="00F15B7F" w:rsidRPr="00F15B7F" w:rsidRDefault="00F15B7F" w:rsidP="00F15B7F">
      <w:pPr>
        <w:ind w:left="1" w:hanging="3"/>
        <w:jc w:val="center"/>
        <w:rPr>
          <w:b/>
          <w:sz w:val="28"/>
          <w:szCs w:val="28"/>
          <w:lang w:val="id-ID"/>
        </w:rPr>
      </w:pPr>
      <w:r w:rsidRPr="00F15B7F">
        <w:rPr>
          <w:b/>
          <w:sz w:val="28"/>
          <w:szCs w:val="28"/>
          <w:lang w:val="id-ID"/>
        </w:rPr>
        <w:t xml:space="preserve">Penerapan Metode Cooperative Learning: Revitalisasi </w:t>
      </w:r>
      <w:r>
        <w:rPr>
          <w:b/>
          <w:sz w:val="28"/>
          <w:szCs w:val="28"/>
          <w:lang w:val="id-ID"/>
        </w:rPr>
        <w:t>P</w:t>
      </w:r>
      <w:r w:rsidRPr="00F15B7F">
        <w:rPr>
          <w:b/>
          <w:sz w:val="28"/>
          <w:szCs w:val="28"/>
          <w:lang w:val="id-ID"/>
        </w:rPr>
        <w:t>roses Pembelajaran Pendidikan Agama Islam Di SMP Putra Pakuan Bogor</w:t>
      </w:r>
    </w:p>
    <w:p w14:paraId="1D295C8F" w14:textId="77777777" w:rsidR="00E25BD4" w:rsidRPr="00F15B7F" w:rsidRDefault="00E25BD4">
      <w:pPr>
        <w:ind w:left="0" w:hanging="2"/>
        <w:jc w:val="center"/>
        <w:rPr>
          <w:color w:val="000000"/>
          <w:lang w:val="id-ID"/>
        </w:rPr>
      </w:pPr>
    </w:p>
    <w:p w14:paraId="1E352D93" w14:textId="48C2D992" w:rsidR="00E25BD4" w:rsidRDefault="00F15B7F" w:rsidP="00F15B7F">
      <w:pPr>
        <w:ind w:left="1" w:hanging="3"/>
        <w:jc w:val="center"/>
        <w:rPr>
          <w:b/>
          <w:i/>
          <w:iCs/>
          <w:sz w:val="28"/>
          <w:szCs w:val="28"/>
        </w:rPr>
      </w:pPr>
      <w:r w:rsidRPr="00F15B7F">
        <w:rPr>
          <w:b/>
          <w:i/>
          <w:iCs/>
          <w:sz w:val="28"/>
          <w:szCs w:val="28"/>
        </w:rPr>
        <w:t>Application of Cooperative Learning Method: Revitalization of the Islamic Religious Education Learning Process at Putra Pakuan Junior High School Bogor</w:t>
      </w:r>
    </w:p>
    <w:p w14:paraId="72F4A961" w14:textId="77777777" w:rsidR="00F15B7F" w:rsidRPr="00706061" w:rsidRDefault="00F15B7F" w:rsidP="00F15B7F">
      <w:pPr>
        <w:ind w:left="0" w:hanging="2"/>
        <w:jc w:val="center"/>
        <w:rPr>
          <w:color w:val="000000"/>
        </w:rPr>
      </w:pPr>
    </w:p>
    <w:p w14:paraId="79223598" w14:textId="671C5723" w:rsidR="00E25BD4" w:rsidRPr="00706061" w:rsidRDefault="00BD1FE8">
      <w:pPr>
        <w:ind w:left="0" w:hanging="2"/>
        <w:jc w:val="center"/>
        <w:rPr>
          <w:color w:val="000000"/>
          <w:sz w:val="22"/>
          <w:szCs w:val="22"/>
        </w:rPr>
      </w:pPr>
      <w:bookmarkStart w:id="0" w:name="_heading=h.30j0zll" w:colFirst="0" w:colLast="0"/>
      <w:bookmarkEnd w:id="0"/>
      <w:r w:rsidRPr="00706061">
        <w:rPr>
          <w:b/>
          <w:color w:val="000000"/>
          <w:sz w:val="22"/>
          <w:szCs w:val="22"/>
        </w:rPr>
        <w:t>Wahyuni Eka Sandy</w:t>
      </w:r>
      <w:r w:rsidR="00A6504E" w:rsidRPr="00706061">
        <w:rPr>
          <w:b/>
          <w:color w:val="000000"/>
          <w:sz w:val="22"/>
          <w:szCs w:val="22"/>
          <w:vertAlign w:val="superscript"/>
        </w:rPr>
        <w:t>1</w:t>
      </w:r>
      <w:r w:rsidR="00A6504E" w:rsidRPr="00706061">
        <w:rPr>
          <w:b/>
          <w:color w:val="000000"/>
          <w:sz w:val="22"/>
          <w:szCs w:val="22"/>
        </w:rPr>
        <w:t xml:space="preserve">*, </w:t>
      </w:r>
      <w:r w:rsidRPr="00706061">
        <w:rPr>
          <w:b/>
          <w:color w:val="000000"/>
          <w:sz w:val="22"/>
          <w:szCs w:val="22"/>
        </w:rPr>
        <w:t>Sudirman</w:t>
      </w:r>
      <w:r w:rsidR="00A6504E" w:rsidRPr="00706061">
        <w:rPr>
          <w:b/>
          <w:color w:val="000000"/>
          <w:sz w:val="22"/>
          <w:szCs w:val="22"/>
          <w:vertAlign w:val="superscript"/>
        </w:rPr>
        <w:t>2</w:t>
      </w:r>
      <w:r w:rsidR="00A6504E" w:rsidRPr="00706061">
        <w:rPr>
          <w:b/>
          <w:color w:val="000000"/>
          <w:sz w:val="22"/>
          <w:szCs w:val="22"/>
        </w:rPr>
        <w:t xml:space="preserve">, </w:t>
      </w:r>
      <w:r w:rsidRPr="00706061">
        <w:rPr>
          <w:b/>
          <w:color w:val="000000"/>
          <w:sz w:val="22"/>
          <w:szCs w:val="22"/>
        </w:rPr>
        <w:t>Muhamad Parhan</w:t>
      </w:r>
      <w:r w:rsidR="00A6504E" w:rsidRPr="00706061">
        <w:rPr>
          <w:b/>
          <w:color w:val="000000"/>
          <w:sz w:val="22"/>
          <w:szCs w:val="22"/>
          <w:vertAlign w:val="superscript"/>
        </w:rPr>
        <w:t>3</w:t>
      </w:r>
    </w:p>
    <w:p w14:paraId="0DF7623E" w14:textId="4547D3B3" w:rsidR="00E25BD4" w:rsidRPr="00706061" w:rsidRDefault="00A6504E" w:rsidP="00BD1FE8">
      <w:pPr>
        <w:ind w:left="0" w:hanging="2"/>
        <w:jc w:val="center"/>
        <w:rPr>
          <w:color w:val="000000"/>
          <w:sz w:val="20"/>
          <w:szCs w:val="20"/>
        </w:rPr>
      </w:pPr>
      <w:r w:rsidRPr="00706061">
        <w:rPr>
          <w:color w:val="000000"/>
          <w:sz w:val="20"/>
          <w:szCs w:val="20"/>
          <w:vertAlign w:val="superscript"/>
        </w:rPr>
        <w:t>1</w:t>
      </w:r>
      <w:r w:rsidR="00BD1FE8" w:rsidRPr="00706061">
        <w:rPr>
          <w:color w:val="000000"/>
          <w:sz w:val="20"/>
          <w:szCs w:val="20"/>
          <w:vertAlign w:val="superscript"/>
        </w:rPr>
        <w:t xml:space="preserve">,2,3 </w:t>
      </w:r>
      <w:r w:rsidR="00BD1FE8" w:rsidRPr="00706061">
        <w:rPr>
          <w:color w:val="000000"/>
          <w:sz w:val="20"/>
          <w:szCs w:val="20"/>
        </w:rPr>
        <w:t>Fakultas Pendidikan Ilmu Pengetahuan Sosial, Universitas Pendidikan Indonesia, Bandung</w:t>
      </w:r>
    </w:p>
    <w:p w14:paraId="6680A46F" w14:textId="77777777" w:rsidR="00E25BD4" w:rsidRPr="00706061" w:rsidRDefault="00E25BD4">
      <w:pPr>
        <w:ind w:left="0" w:hanging="2"/>
        <w:jc w:val="center"/>
        <w:rPr>
          <w:color w:val="000000"/>
          <w:sz w:val="20"/>
          <w:szCs w:val="20"/>
        </w:rPr>
      </w:pPr>
    </w:p>
    <w:tbl>
      <w:tblPr>
        <w:tblStyle w:val="1"/>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E25BD4" w:rsidRPr="00706061" w14:paraId="32C3E67F" w14:textId="77777777">
        <w:tc>
          <w:tcPr>
            <w:tcW w:w="3416" w:type="dxa"/>
          </w:tcPr>
          <w:p w14:paraId="70313433" w14:textId="77777777" w:rsidR="00E25BD4" w:rsidRPr="00706061" w:rsidRDefault="00A6504E">
            <w:pPr>
              <w:ind w:left="0" w:hanging="2"/>
              <w:rPr>
                <w:color w:val="000000"/>
                <w:sz w:val="20"/>
                <w:szCs w:val="20"/>
              </w:rPr>
            </w:pPr>
            <w:r w:rsidRPr="00706061">
              <w:rPr>
                <w:b/>
                <w:color w:val="000000"/>
                <w:sz w:val="20"/>
                <w:szCs w:val="20"/>
              </w:rPr>
              <w:t xml:space="preserve">Article History: </w:t>
            </w:r>
          </w:p>
          <w:p w14:paraId="2AAC8EBA" w14:textId="77777777" w:rsidR="00E25BD4" w:rsidRPr="00706061" w:rsidRDefault="00A6504E">
            <w:pPr>
              <w:ind w:left="0" w:hanging="2"/>
              <w:rPr>
                <w:color w:val="000000"/>
                <w:sz w:val="20"/>
                <w:szCs w:val="20"/>
              </w:rPr>
            </w:pPr>
            <w:r w:rsidRPr="00706061">
              <w:rPr>
                <w:color w:val="000000"/>
                <w:sz w:val="20"/>
                <w:szCs w:val="20"/>
              </w:rPr>
              <w:t>Received: xxxx xx, 20xx</w:t>
            </w:r>
          </w:p>
          <w:p w14:paraId="38EC3556" w14:textId="77777777" w:rsidR="00E25BD4" w:rsidRPr="00706061" w:rsidRDefault="00A6504E">
            <w:pPr>
              <w:ind w:left="0" w:hanging="2"/>
              <w:rPr>
                <w:color w:val="000000"/>
                <w:sz w:val="20"/>
                <w:szCs w:val="20"/>
              </w:rPr>
            </w:pPr>
            <w:r w:rsidRPr="00706061">
              <w:rPr>
                <w:color w:val="000000"/>
                <w:sz w:val="20"/>
                <w:szCs w:val="20"/>
              </w:rPr>
              <w:t xml:space="preserve">Revised: xxxx xx, 20xx </w:t>
            </w:r>
          </w:p>
          <w:p w14:paraId="58C6EDD2" w14:textId="77777777" w:rsidR="00E25BD4" w:rsidRPr="00706061" w:rsidRDefault="00A6504E">
            <w:pPr>
              <w:ind w:left="0" w:hanging="2"/>
              <w:rPr>
                <w:color w:val="000000"/>
                <w:sz w:val="20"/>
                <w:szCs w:val="20"/>
              </w:rPr>
            </w:pPr>
            <w:r w:rsidRPr="00706061">
              <w:rPr>
                <w:color w:val="000000"/>
                <w:sz w:val="20"/>
                <w:szCs w:val="20"/>
              </w:rPr>
              <w:t xml:space="preserve">Accepted: xxxx xx, 20xx </w:t>
            </w:r>
          </w:p>
          <w:p w14:paraId="629E795D" w14:textId="77777777" w:rsidR="00E25BD4" w:rsidRPr="00706061" w:rsidRDefault="00A6504E">
            <w:pPr>
              <w:ind w:left="0" w:hanging="2"/>
              <w:rPr>
                <w:color w:val="000000"/>
                <w:sz w:val="20"/>
                <w:szCs w:val="20"/>
              </w:rPr>
            </w:pPr>
            <w:r w:rsidRPr="00706061">
              <w:rPr>
                <w:color w:val="000000"/>
                <w:sz w:val="20"/>
                <w:szCs w:val="20"/>
              </w:rPr>
              <w:t>Available online xxxx xx, 20xx</w:t>
            </w:r>
          </w:p>
          <w:p w14:paraId="74A2CA16" w14:textId="77777777" w:rsidR="00E25BD4" w:rsidRPr="00706061" w:rsidRDefault="00E25BD4">
            <w:pPr>
              <w:ind w:left="0" w:hanging="2"/>
              <w:rPr>
                <w:color w:val="000000"/>
                <w:sz w:val="20"/>
                <w:szCs w:val="20"/>
              </w:rPr>
            </w:pPr>
          </w:p>
          <w:p w14:paraId="242F9E03" w14:textId="77777777" w:rsidR="00E25BD4" w:rsidRPr="00706061" w:rsidRDefault="00A6504E">
            <w:pPr>
              <w:ind w:left="0" w:hanging="2"/>
              <w:rPr>
                <w:color w:val="000000"/>
                <w:sz w:val="20"/>
                <w:szCs w:val="20"/>
              </w:rPr>
            </w:pPr>
            <w:r w:rsidRPr="00706061">
              <w:rPr>
                <w:b/>
                <w:color w:val="000000"/>
                <w:sz w:val="20"/>
                <w:szCs w:val="20"/>
              </w:rPr>
              <w:t>*Correspondence:</w:t>
            </w:r>
          </w:p>
          <w:p w14:paraId="51CDA1D8" w14:textId="77777777" w:rsidR="00E25BD4" w:rsidRPr="00706061" w:rsidRDefault="00A6504E">
            <w:pPr>
              <w:ind w:left="0" w:hanging="2"/>
              <w:rPr>
                <w:color w:val="000000"/>
                <w:sz w:val="20"/>
                <w:szCs w:val="20"/>
              </w:rPr>
            </w:pPr>
            <w:r w:rsidRPr="00706061">
              <w:rPr>
                <w:b/>
                <w:i/>
                <w:color w:val="000000"/>
                <w:sz w:val="20"/>
                <w:szCs w:val="20"/>
              </w:rPr>
              <w:t>Address:</w:t>
            </w:r>
          </w:p>
          <w:p w14:paraId="58C6C39E" w14:textId="7702EBDF" w:rsidR="00E25BD4" w:rsidRPr="00706061" w:rsidRDefault="00BD1FE8" w:rsidP="00BD1FE8">
            <w:pPr>
              <w:ind w:left="0" w:hanging="2"/>
              <w:rPr>
                <w:color w:val="000000"/>
                <w:sz w:val="20"/>
                <w:szCs w:val="20"/>
              </w:rPr>
            </w:pPr>
            <w:r w:rsidRPr="00706061">
              <w:rPr>
                <w:color w:val="000000"/>
                <w:sz w:val="20"/>
                <w:szCs w:val="20"/>
              </w:rPr>
              <w:t>Jl. Dr. Setiabudi, No.229, Kota Bandung</w:t>
            </w:r>
          </w:p>
          <w:p w14:paraId="5C4B70AB" w14:textId="77777777" w:rsidR="00E25BD4" w:rsidRPr="00706061" w:rsidRDefault="00A6504E">
            <w:pPr>
              <w:ind w:left="0" w:hanging="2"/>
              <w:rPr>
                <w:color w:val="000000"/>
                <w:sz w:val="20"/>
                <w:szCs w:val="20"/>
              </w:rPr>
            </w:pPr>
            <w:r w:rsidRPr="00706061">
              <w:rPr>
                <w:b/>
                <w:i/>
                <w:color w:val="000000"/>
                <w:sz w:val="20"/>
                <w:szCs w:val="20"/>
              </w:rPr>
              <w:t>Email:</w:t>
            </w:r>
          </w:p>
          <w:p w14:paraId="552E3C04" w14:textId="7E4DED06" w:rsidR="00E25BD4" w:rsidRPr="00706061" w:rsidRDefault="00BD1FE8">
            <w:pPr>
              <w:ind w:left="0" w:hanging="2"/>
              <w:rPr>
                <w:color w:val="000000"/>
                <w:sz w:val="20"/>
                <w:szCs w:val="20"/>
              </w:rPr>
            </w:pPr>
            <w:r w:rsidRPr="00706061">
              <w:rPr>
                <w:color w:val="000000"/>
                <w:sz w:val="20"/>
                <w:szCs w:val="20"/>
              </w:rPr>
              <w:t>wahyuni.eka17@upi.edu</w:t>
            </w:r>
          </w:p>
          <w:p w14:paraId="69C154DF" w14:textId="77777777" w:rsidR="00E25BD4" w:rsidRPr="00706061" w:rsidRDefault="00E25BD4">
            <w:pPr>
              <w:ind w:left="0" w:hanging="2"/>
              <w:rPr>
                <w:color w:val="000000"/>
                <w:sz w:val="20"/>
                <w:szCs w:val="20"/>
              </w:rPr>
            </w:pPr>
          </w:p>
          <w:p w14:paraId="38E1CCAC" w14:textId="77777777" w:rsidR="00E25BD4" w:rsidRPr="00706061" w:rsidRDefault="00A6504E">
            <w:pPr>
              <w:ind w:left="0" w:hanging="2"/>
              <w:rPr>
                <w:color w:val="000000"/>
                <w:sz w:val="20"/>
                <w:szCs w:val="20"/>
              </w:rPr>
            </w:pPr>
            <w:r w:rsidRPr="00706061">
              <w:rPr>
                <w:b/>
                <w:color w:val="000000"/>
                <w:sz w:val="20"/>
                <w:szCs w:val="20"/>
              </w:rPr>
              <w:t xml:space="preserve">Keywords: </w:t>
            </w:r>
          </w:p>
          <w:p w14:paraId="4975BE45" w14:textId="7AAEFBCE" w:rsidR="00E25BD4" w:rsidRPr="00706061" w:rsidRDefault="00684E27">
            <w:pPr>
              <w:ind w:left="0" w:hanging="2"/>
              <w:rPr>
                <w:color w:val="000000"/>
                <w:sz w:val="20"/>
                <w:szCs w:val="20"/>
              </w:rPr>
            </w:pPr>
            <w:r w:rsidRPr="00F15B7F">
              <w:rPr>
                <w:sz w:val="20"/>
                <w:szCs w:val="20"/>
              </w:rPr>
              <w:t>S</w:t>
            </w:r>
            <w:r w:rsidR="00A6504E" w:rsidRPr="00F15B7F">
              <w:rPr>
                <w:sz w:val="20"/>
                <w:szCs w:val="20"/>
              </w:rPr>
              <w:t xml:space="preserve">tudent </w:t>
            </w:r>
            <w:r w:rsidRPr="00F15B7F">
              <w:rPr>
                <w:sz w:val="20"/>
                <w:szCs w:val="20"/>
              </w:rPr>
              <w:t>E</w:t>
            </w:r>
            <w:r w:rsidR="00A6504E" w:rsidRPr="00F15B7F">
              <w:rPr>
                <w:sz w:val="20"/>
                <w:szCs w:val="20"/>
              </w:rPr>
              <w:t xml:space="preserve">ngagement, </w:t>
            </w:r>
            <w:r w:rsidR="00F15B7F">
              <w:rPr>
                <w:sz w:val="20"/>
                <w:szCs w:val="20"/>
              </w:rPr>
              <w:t>Student Activeness</w:t>
            </w:r>
            <w:r w:rsidR="00A6504E" w:rsidRPr="00F15B7F">
              <w:rPr>
                <w:sz w:val="20"/>
                <w:szCs w:val="20"/>
              </w:rPr>
              <w:t xml:space="preserve">, </w:t>
            </w:r>
            <w:r w:rsidR="00F15B7F" w:rsidRPr="00F15B7F">
              <w:rPr>
                <w:sz w:val="20"/>
                <w:szCs w:val="20"/>
              </w:rPr>
              <w:t>Cooperative Learning</w:t>
            </w:r>
          </w:p>
        </w:tc>
        <w:tc>
          <w:tcPr>
            <w:tcW w:w="5683" w:type="dxa"/>
          </w:tcPr>
          <w:p w14:paraId="45114A76" w14:textId="77777777" w:rsidR="00E25BD4" w:rsidRPr="00706061" w:rsidRDefault="00A6504E">
            <w:pPr>
              <w:ind w:left="0" w:hanging="2"/>
              <w:jc w:val="both"/>
              <w:rPr>
                <w:color w:val="000000"/>
                <w:sz w:val="20"/>
                <w:szCs w:val="20"/>
              </w:rPr>
            </w:pPr>
            <w:r w:rsidRPr="00706061">
              <w:rPr>
                <w:b/>
                <w:color w:val="000000"/>
                <w:sz w:val="20"/>
                <w:szCs w:val="20"/>
              </w:rPr>
              <w:t>Abstract:</w:t>
            </w:r>
          </w:p>
          <w:p w14:paraId="6D43F26C" w14:textId="63A4E933" w:rsidR="00F15B7F" w:rsidRDefault="00F15B7F" w:rsidP="00F15B7F">
            <w:pPr>
              <w:spacing w:line="240" w:lineRule="auto"/>
              <w:ind w:left="0" w:hanging="2"/>
              <w:jc w:val="both"/>
              <w:rPr>
                <w:rFonts w:ascii="Cambria" w:eastAsia="Cambria" w:hAnsi="Cambria" w:cs="Cambria"/>
                <w:i/>
                <w:sz w:val="20"/>
                <w:szCs w:val="20"/>
              </w:rPr>
            </w:pPr>
            <w:r w:rsidRPr="001079C1">
              <w:rPr>
                <w:rFonts w:ascii="Cambria" w:eastAsia="Cambria" w:hAnsi="Cambria" w:cs="Cambria"/>
                <w:i/>
                <w:sz w:val="20"/>
                <w:szCs w:val="20"/>
              </w:rPr>
              <w:t>Good classroom management is the key to creating active learning in Islamic Religious Education (</w:t>
            </w:r>
            <w:r>
              <w:rPr>
                <w:rFonts w:ascii="Cambria" w:eastAsia="Cambria" w:hAnsi="Cambria" w:cs="Cambria"/>
                <w:i/>
                <w:sz w:val="20"/>
                <w:szCs w:val="20"/>
              </w:rPr>
              <w:t>IRE)</w:t>
            </w:r>
            <w:r w:rsidRPr="001079C1">
              <w:rPr>
                <w:rFonts w:ascii="Cambria" w:eastAsia="Cambria" w:hAnsi="Cambria" w:cs="Cambria"/>
                <w:i/>
                <w:sz w:val="20"/>
                <w:szCs w:val="20"/>
              </w:rPr>
              <w:t xml:space="preserve"> learning. Cooperative learning is an alternative method for teachers to revitalize </w:t>
            </w:r>
            <w:r>
              <w:rPr>
                <w:rFonts w:ascii="Cambria" w:eastAsia="Cambria" w:hAnsi="Cambria" w:cs="Cambria"/>
                <w:i/>
                <w:sz w:val="20"/>
                <w:szCs w:val="20"/>
              </w:rPr>
              <w:t>IRE</w:t>
            </w:r>
            <w:r w:rsidRPr="001079C1">
              <w:rPr>
                <w:rFonts w:ascii="Cambria" w:eastAsia="Cambria" w:hAnsi="Cambria" w:cs="Cambria"/>
                <w:i/>
                <w:sz w:val="20"/>
                <w:szCs w:val="20"/>
              </w:rPr>
              <w:t xml:space="preserve"> learning to be more fun and increase student activity. The purpose of this study is to explore how cooperative learning methods play a role in increasing students' activity in </w:t>
            </w:r>
            <w:r>
              <w:rPr>
                <w:rFonts w:ascii="Cambria" w:eastAsia="Cambria" w:hAnsi="Cambria" w:cs="Cambria"/>
                <w:i/>
                <w:sz w:val="20"/>
                <w:szCs w:val="20"/>
              </w:rPr>
              <w:t xml:space="preserve">IRE </w:t>
            </w:r>
            <w:r w:rsidRPr="001079C1">
              <w:rPr>
                <w:rFonts w:ascii="Cambria" w:eastAsia="Cambria" w:hAnsi="Cambria" w:cs="Cambria"/>
                <w:i/>
                <w:sz w:val="20"/>
                <w:szCs w:val="20"/>
              </w:rPr>
              <w:t xml:space="preserve">Learning in schools, especially in SMP Putra Pakuan Bogor. The research method used in this study is using a qualitative approach of the descriptive method. The data analysis technique uses thematic analysis with steps starting from arranging observation and interview schedules, conducting observations and interviews, then the data is analyzed and grouped thematically to be presented in the discussion. The results of the study show that the application of the cooperative learning method has succeeded in increasing student activity in learning </w:t>
            </w:r>
            <w:r>
              <w:rPr>
                <w:rFonts w:ascii="Cambria" w:eastAsia="Cambria" w:hAnsi="Cambria" w:cs="Cambria"/>
                <w:i/>
                <w:sz w:val="20"/>
                <w:szCs w:val="20"/>
              </w:rPr>
              <w:t xml:space="preserve">IRE </w:t>
            </w:r>
            <w:r w:rsidRPr="001079C1">
              <w:rPr>
                <w:rFonts w:ascii="Cambria" w:eastAsia="Cambria" w:hAnsi="Cambria" w:cs="Cambria"/>
                <w:i/>
                <w:sz w:val="20"/>
                <w:szCs w:val="20"/>
              </w:rPr>
              <w:t xml:space="preserve">at school. By creating a fun learning environment, students become actively participating in learning so that it has an impact on students in understanding the material more easily. From this study, the author recommends that teachers consistently apply the cooperative learning method in </w:t>
            </w:r>
            <w:r>
              <w:rPr>
                <w:rFonts w:ascii="Cambria" w:eastAsia="Cambria" w:hAnsi="Cambria" w:cs="Cambria"/>
                <w:i/>
                <w:sz w:val="20"/>
                <w:szCs w:val="20"/>
              </w:rPr>
              <w:t xml:space="preserve">IRE </w:t>
            </w:r>
            <w:r w:rsidRPr="001079C1">
              <w:rPr>
                <w:rFonts w:ascii="Cambria" w:eastAsia="Cambria" w:hAnsi="Cambria" w:cs="Cambria"/>
                <w:i/>
                <w:sz w:val="20"/>
                <w:szCs w:val="20"/>
              </w:rPr>
              <w:t>learning to continue to increase students' activeness and understanding of the material taught.</w:t>
            </w:r>
          </w:p>
          <w:p w14:paraId="43627233" w14:textId="22CCA556" w:rsidR="00E25BD4" w:rsidRPr="00706061" w:rsidRDefault="00E25BD4" w:rsidP="00F15B7F">
            <w:pPr>
              <w:ind w:leftChars="0" w:left="0" w:right="-98" w:firstLineChars="0" w:firstLine="0"/>
              <w:jc w:val="both"/>
              <w:rPr>
                <w:color w:val="000000"/>
                <w:sz w:val="20"/>
                <w:szCs w:val="20"/>
              </w:rPr>
            </w:pPr>
          </w:p>
        </w:tc>
      </w:tr>
    </w:tbl>
    <w:p w14:paraId="206E530E" w14:textId="77777777" w:rsidR="00E25BD4" w:rsidRPr="00706061" w:rsidRDefault="00E25BD4">
      <w:pPr>
        <w:ind w:left="0" w:hanging="2"/>
        <w:jc w:val="center"/>
      </w:pPr>
    </w:p>
    <w:p w14:paraId="0BE37EFA" w14:textId="318AEC53" w:rsidR="00AC6E49" w:rsidRPr="00706061" w:rsidRDefault="00A6504E" w:rsidP="00AC6E49">
      <w:pPr>
        <w:tabs>
          <w:tab w:val="left" w:pos="340"/>
        </w:tabs>
        <w:spacing w:line="276" w:lineRule="auto"/>
        <w:ind w:left="0" w:hanging="2"/>
      </w:pPr>
      <w:r w:rsidRPr="00706061">
        <w:rPr>
          <w:b/>
          <w:smallCaps/>
        </w:rPr>
        <w:t>PENDAHULUAN</w:t>
      </w:r>
    </w:p>
    <w:p w14:paraId="28D91B4E" w14:textId="35429FA8" w:rsidR="00F15B7F" w:rsidRPr="00F15B7F" w:rsidRDefault="00F15B7F" w:rsidP="0005539B">
      <w:pPr>
        <w:spacing w:line="276" w:lineRule="auto"/>
        <w:ind w:leftChars="0" w:left="0" w:firstLineChars="0" w:firstLine="720"/>
        <w:jc w:val="both"/>
        <w:rPr>
          <w:lang w:val="id-ID"/>
        </w:rPr>
      </w:pPr>
      <w:r w:rsidRPr="00F15B7F">
        <w:rPr>
          <w:lang w:val="id-ID"/>
        </w:rPr>
        <w:t xml:space="preserve">Kelas yang ideal dalam proses pembelajaran adalah kelas yang dinamis dan aktif. Untuk mencapai tujuan pembelajaran, guru sebagai pembimbing diharapkan dapat menciptakan suasana tersebut. Diantara hal penting dalam pembelajaran agar menciptakan suasana kelas yang dinamis dan aktif adalah pemilihan metode pembelajaran </w:t>
      </w:r>
      <w:r w:rsidRPr="00F15B7F">
        <w:rPr>
          <w:vertAlign w:val="superscript"/>
          <w:lang w:val="id-ID"/>
        </w:rPr>
        <w:fldChar w:fldCharType="begin" w:fldLock="1"/>
      </w:r>
      <w:r w:rsidR="00AD68AF">
        <w:rPr>
          <w:lang w:val="id-ID"/>
        </w:rPr>
        <w:instrText>ADDIN CSL_CITATION {"citationItems":[{"id":"ITEM-1","itemData":{"DOI":"10.47766/itqan.v13i1.185","ISSN":"2086-7018","abstract":"Improving the quality of education is determined by the implementation of education management standards. An important factor for the success of learning is decided by the teacher's insight into classroom management. Library research is used to find answers to a problem by carrying out some activities to collect, process, and conclude data. Based on the data in this study, it was concluded that the objectives of classroom management: 1) to create conducive classroom situations and conditions, 2) to eliminate obstacles in teaching and learning interactions, 3) to provide and manage learning facilities, 4) to foster and to guide according to individual characteristics. There are three components in classroom management, namely: physical conditions, socio-emotional conditions, and organizational conditions. Actions that need to be taken in managing the class are preventive actions, corrective actions, and curative actions.","author":[{"dropping-particle":"","family":"Salmiah","given":"Maryati","non-dropping-particle":"","parse-names":false,"suffix":""},{"dropping-particle":"","family":"Rusman","given":"ِAbdul Aziz","non-dropping-particle":"","parse-names":false,"suffix":""},{"dropping-particle":"","family":"Abidin","given":"Zainal","non-dropping-particle":"","parse-names":false,"suffix":""}],"container-title":"ITQAN: Jurnal Ilmu-Ilmu Kependidikan","id":"ITEM-1","issue":"1","issued":{"date-parts":[["2021"]]},"page":"41-60","title":"Konsep Dasar Pengelolaan Kelas dalam Tinjauan Psikologi Manajemen","type":"article-journal","volume":"13"},"uris":["http://www.mendeley.com/documents/?uuid=6cec38cd-90e5-4731-8865-fbf02913115f"]}],"mendeley":{"formattedCitation":"(Salmiah, Rusman, and Abidin 2021)","plainTextFormattedCitation":"(Salmiah, Rusman, and Abidin 2021)","previouslyFormattedCitation":"(Salmiah, Rusman, and Abidin 2021)"},"properties":{"noteIndex":0},"schema":"https://github.com/citation-style-language/schema/raw/master/csl-citation.json"}</w:instrText>
      </w:r>
      <w:r w:rsidRPr="00F15B7F">
        <w:rPr>
          <w:vertAlign w:val="superscript"/>
          <w:lang w:val="id-ID"/>
        </w:rPr>
        <w:fldChar w:fldCharType="separate"/>
      </w:r>
      <w:r w:rsidR="00C54C6D" w:rsidRPr="00C54C6D">
        <w:rPr>
          <w:noProof/>
          <w:lang w:val="id-ID"/>
        </w:rPr>
        <w:t>(Salmiah, Rusman, and Abidin 2021)</w:t>
      </w:r>
      <w:r w:rsidRPr="00F15B7F">
        <w:rPr>
          <w:lang w:val="id-ID"/>
        </w:rPr>
        <w:fldChar w:fldCharType="end"/>
      </w:r>
      <w:r w:rsidRPr="00F15B7F">
        <w:rPr>
          <w:lang w:val="id-ID"/>
        </w:rPr>
        <w:t xml:space="preserve">. Namun begitu, setiap metode efekif sesuai kebutuhan yang ingin dicapai dalam pembelajaran sehingga tidak ada metode yang lebih baik dari metode lainnya </w:t>
      </w:r>
      <w:r w:rsidRPr="00F15B7F">
        <w:rPr>
          <w:lang w:val="id-ID"/>
        </w:rPr>
        <w:fldChar w:fldCharType="begin" w:fldLock="1"/>
      </w:r>
      <w:r w:rsidR="00AD68AF">
        <w:rPr>
          <w:lang w:val="id-ID"/>
        </w:rPr>
        <w:instrText>ADDIN CSL_CITATION {"citationItems":[{"id":"ITEM-1","itemData":{"abstract":"Suatu materi pembelajaran jika diajarkan oleh dosen atau guru yang berbeda, dengan metode yang sama atau berbeda akan dirasakan oleh peserta didik dengan rasa yang berbeda pula. Idealnya suatu pembelajaran harus mengajak peserta didik untuk belajar secara aktif karena aktifnya peserta didik tanda mereka mendominasi aktivitas pembelajaran. Dengan ini, mereka aktif menggunakan otak baik untuk menemukan ide, memecahkan permasalahan atau mengaplikasikan apa yang baru mereka pelajari ke dalam suatu persoalan yang nyata. Selain itu peserta didik juga merasakan suasana yang menyenangkan, hasil belajar jadi maksimal. Metode diartikan sebagai suatu cara yang ditempuh seseorang guru untuk mencapai tujuan pembelajaran dan dapat diartikan sebagai cara menyajikan materi kepada siswa untuk mencapai tujuan pembelajaran. Adapun metode berfungsi sebagai cara untuk mencapai tujuan pembelajaran. Kedudukan metode adalah sebagai salah satu komponen pembelajaran. Dalam memilih metode terdapat hal-hal yang harus dipertimbangkan dan diperhatikan. Diantaranya adalah tujuan yang ingin dicapai dalam pembelajaran, kemampuan dan latar belakang siswa, kemampuan dan latar belakang guru, keadaan proses belajar yang berlangsung, alat-alat atau sarana yang tersediap. Adapun macam-macam metode pembelajaran adalah critical incident (menggali pengalaman penting), prediction guide (tebak pelajaran), group resume. Teks acak, dan seterusnya. Adapun metode dalam pendidikan karakter adalah metode keteladanan, demokrasi, liv in, siswa aktif, pencarian bersama.","author":[{"dropping-particle":"","family":"Ulfa","given":"Maria","non-dropping-particle":"","parse-names":false,"suffix":""},{"dropping-particle":"","family":"Saifuddin","given":"","non-dropping-particle":"","parse-names":false,"suffix":""}],"container-title":"Suhuf","id":"ITEM-1","issue":"1","issued":{"date-parts":[["2018"]]},"page":"35-56","title":"Terampil Memilih Dan Menggunakan Metode Pembelajaran","type":"article-journal","volume":"30"},"uris":["http://www.mendeley.com/documents/?uuid=55a9dbee-1fa6-4853-adde-b098843bb3c0"]}],"mendeley":{"formattedCitation":"(Ulfa and Saifuddin 2018)","plainTextFormattedCitation":"(Ulfa and Saifuddin 2018)","previouslyFormattedCitation":"(Ulfa and Saifuddin 2018)"},"properties":{"noteIndex":0},"schema":"https://github.com/citation-style-language/schema/raw/master/csl-citation.json"}</w:instrText>
      </w:r>
      <w:r w:rsidRPr="00F15B7F">
        <w:rPr>
          <w:lang w:val="id-ID"/>
        </w:rPr>
        <w:fldChar w:fldCharType="separate"/>
      </w:r>
      <w:r w:rsidR="00C54C6D" w:rsidRPr="00C54C6D">
        <w:rPr>
          <w:noProof/>
          <w:lang w:val="id-ID"/>
        </w:rPr>
        <w:t xml:space="preserve">(Ulfa and </w:t>
      </w:r>
      <w:r w:rsidR="00C54C6D" w:rsidRPr="00C54C6D">
        <w:rPr>
          <w:noProof/>
          <w:lang w:val="id-ID"/>
        </w:rPr>
        <w:lastRenderedPageBreak/>
        <w:t>Saifuddin 2018)</w:t>
      </w:r>
      <w:r w:rsidRPr="00F15B7F">
        <w:rPr>
          <w:lang w:val="id-ID"/>
        </w:rPr>
        <w:fldChar w:fldCharType="end"/>
      </w:r>
      <w:r w:rsidRPr="00F15B7F">
        <w:rPr>
          <w:lang w:val="id-ID"/>
        </w:rPr>
        <w:t xml:space="preserve">. Metode pembelajaran dipilih sesuai kondisi dan kebutuhan siswa. Maka guru semestinya memiliki penguasaan metode yang cukup baik agar dapat terus beradaptasi dengan kebutuhan siswa dan keadaan kelas yang beragam </w:t>
      </w:r>
      <w:r w:rsidRPr="00F15B7F">
        <w:rPr>
          <w:lang w:val="id-ID"/>
        </w:rPr>
        <w:fldChar w:fldCharType="begin" w:fldLock="1"/>
      </w:r>
      <w:r w:rsidR="00AD68AF">
        <w:rPr>
          <w:lang w:val="id-ID"/>
        </w:rPr>
        <w:instrText>ADDIN CSL_CITATION {"citationItems":[{"id":"ITEM-1","itemData":{"DOI":"10.55784/jupenji.vol1.iss1.80","ISSN":"2830-1072","abstract":"Penelitian bertujuan mengetahui Penerapan Model Pembelajaran Discovery Learning Untuk Meningkatkan Hasil Belajar Siswa Kelas XI di SMA Negeri 1 Kota Bima tahun pelajaran 2021/2022. Jenis penelitian adalah Penelitian Tindakan Kelas. Subyek dalam penelitian ini adalah siswa kelas XI SMA Negeri 1 Kota Bima tahun pelajaran 2021/2022 dengan jumlah 25 siswa. Rancangan penelitian ini menggunakan rancangan penelitian tindakan kelas dengan dua siklus. Setiap siklus meliputi tahap perencanaan, pelaksanaan, pengamatan, dan refleksi. Kesimpulan yang dapat diambil dalam penelitian ini adalah penerapan model pembelajaran discovery learning dapat meningkatkan Hasil Belajar siswa kelas XI di SMA Negeri 1 Kota Bima tahun pelajaran 2021/2022. Pada siklus I hasil belajar siswa yang tuntas sebanyak 16 orang dengan persentase ketuntasan (64%). Sedangkan pada siklus II yang tuntas 24 orang siswa (96%).","author":[{"dropping-particle":"","family":"Paksi","given":"Galuh Raga","non-dropping-particle":"","parse-names":false,"suffix":""}],"container-title":"Edu Cendikia: Jurnal Ilmiah Kependidikan","id":"ITEM-1","issue":"2","issued":{"date-parts":[["2022"]]},"page":"345-352","title":"Sebuah Strategi Meningkatkan Keaktifan dan Hasil Belajar Siswa di Kelas","type":"article-journal","volume":"2"},"uris":["http://www.mendeley.com/documents/?uuid=ee3eaaae-6b15-49af-993c-15e9d236a980","http://www.mendeley.com/documents/?uuid=53d8b8ea-66bf-4d0d-a8e4-91f9081f07c0"]}],"mendeley":{"formattedCitation":"(Paksi 2022)","plainTextFormattedCitation":"(Paksi 2022)","previouslyFormattedCitation":"(Paksi 2022)"},"properties":{"noteIndex":0},"schema":"https://github.com/citation-style-language/schema/raw/master/csl-citation.json"}</w:instrText>
      </w:r>
      <w:r w:rsidRPr="00F15B7F">
        <w:rPr>
          <w:lang w:val="id-ID"/>
        </w:rPr>
        <w:fldChar w:fldCharType="separate"/>
      </w:r>
      <w:r w:rsidR="00C54C6D" w:rsidRPr="00C54C6D">
        <w:rPr>
          <w:noProof/>
          <w:lang w:val="id-ID"/>
        </w:rPr>
        <w:t>(Paksi 2022)</w:t>
      </w:r>
      <w:r w:rsidRPr="00F15B7F">
        <w:rPr>
          <w:lang w:val="id-ID"/>
        </w:rPr>
        <w:fldChar w:fldCharType="end"/>
      </w:r>
      <w:r w:rsidRPr="00F15B7F">
        <w:rPr>
          <w:lang w:val="id-ID"/>
        </w:rPr>
        <w:t xml:space="preserve">. Keberhasilan suatu model pembelajaran dipengaruhi oleh lingkungan belajar, karakteristik, dan pemahaman siswa tentang cara belajar </w:t>
      </w:r>
      <w:r w:rsidRPr="00F15B7F">
        <w:rPr>
          <w:lang w:val="id-ID"/>
        </w:rPr>
        <w:fldChar w:fldCharType="begin" w:fldLock="1"/>
      </w:r>
      <w:r w:rsidR="00AD68AF">
        <w:rPr>
          <w:lang w:val="id-ID"/>
        </w:rPr>
        <w:instrText>ADDIN CSL_CITATION {"citationItems":[{"id":"ITEM-1","itemData":{"abstract":"Suatu materi pembelajaran jika diajarkan oleh dosen atau guru yang berbeda, dengan metode yang sama atau berbeda akan dirasakan oleh peserta didik dengan rasa yang berbeda pula. Idealnya suatu pembelajaran harus mengajak peserta didik untuk belajar secara aktif karena aktifnya peserta didik tanda mereka mendominasi aktivitas pembelajaran. Dengan ini, mereka aktif menggunakan otak baik untuk menemukan ide, memecahkan permasalahan atau mengaplikasikan apa yang baru mereka pelajari ke dalam suatu persoalan yang nyata. Selain itu peserta didik juga merasakan suasana yang menyenangkan, hasil belajar jadi maksimal. Metode diartikan sebagai suatu cara yang ditempuh seseorang guru untuk mencapai tujuan pembelajaran dan dapat diartikan sebagai cara menyajikan materi kepada siswa untuk mencapai tujuan pembelajaran. Adapun metode berfungsi sebagai cara untuk mencapai tujuan pembelajaran. Kedudukan metode adalah sebagai salah satu komponen pembelajaran. Dalam memilih metode terdapat hal-hal yang harus dipertimbangkan dan diperhatikan. Diantaranya adalah tujuan yang ingin dicapai dalam pembelajaran, kemampuan dan latar belakang siswa, kemampuan dan latar belakang guru, keadaan proses belajar yang berlangsung, alat-alat atau sarana yang tersediap. Adapun macam-macam metode pembelajaran adalah critical incident (menggali pengalaman penting), prediction guide (tebak pelajaran), group resume. Teks acak, dan seterusnya. Adapun metode dalam pendidikan karakter adalah metode keteladanan, demokrasi, liv in, siswa aktif, pencarian bersama.","author":[{"dropping-particle":"","family":"Ulfa","given":"Maria","non-dropping-particle":"","parse-names":false,"suffix":""},{"dropping-particle":"","family":"Saifuddin","given":"","non-dropping-particle":"","parse-names":false,"suffix":""}],"container-title":"Suhuf","id":"ITEM-1","issue":"1","issued":{"date-parts":[["2018"]]},"page":"35-56","title":"Terampil Memilih Dan Menggunakan Metode Pembelajaran","type":"article-journal","volume":"30"},"uris":["http://www.mendeley.com/documents/?uuid=55a9dbee-1fa6-4853-adde-b098843bb3c0"]}],"mendeley":{"formattedCitation":"(Ulfa and Saifuddin 2018)","plainTextFormattedCitation":"(Ulfa and Saifuddin 2018)","previouslyFormattedCitation":"(Ulfa and Saifuddin 2018)"},"properties":{"noteIndex":0},"schema":"https://github.com/citation-style-language/schema/raw/master/csl-citation.json"}</w:instrText>
      </w:r>
      <w:r w:rsidRPr="00F15B7F">
        <w:rPr>
          <w:lang w:val="id-ID"/>
        </w:rPr>
        <w:fldChar w:fldCharType="separate"/>
      </w:r>
      <w:r w:rsidR="00C54C6D" w:rsidRPr="00C54C6D">
        <w:rPr>
          <w:noProof/>
          <w:lang w:val="id-ID"/>
        </w:rPr>
        <w:t>(Ulfa and Saifuddin 2018)</w:t>
      </w:r>
      <w:r w:rsidRPr="00F15B7F">
        <w:rPr>
          <w:lang w:val="id-ID"/>
        </w:rPr>
        <w:fldChar w:fldCharType="end"/>
      </w:r>
      <w:r w:rsidRPr="00F15B7F">
        <w:rPr>
          <w:lang w:val="id-ID"/>
        </w:rPr>
        <w:t xml:space="preserve">. </w:t>
      </w:r>
      <w:r w:rsidR="0005539B" w:rsidRPr="0005539B">
        <w:rPr>
          <w:lang w:val="id-ID"/>
        </w:rPr>
        <w:t xml:space="preserve">Lingkungan belajar merujuk pada kualitas pengajaran yang diberikan oleh guru yang efektif dalam mencapai tujuan pembelajaran yang diharapkan. </w:t>
      </w:r>
      <w:r w:rsidR="0005539B" w:rsidRPr="0005539B">
        <w:t>Jika dalam proses pembelajaran tercipta interaksi yang baik dan sesuai dengan tujuan, yaitu siswa memperoleh pengetahuan baru, maka pembelajaran tersebut dapat dianggap berhasil</w:t>
      </w:r>
      <w:r w:rsidR="0005539B" w:rsidRPr="0005539B">
        <w:rPr>
          <w:lang w:val="id-ID"/>
        </w:rPr>
        <w:t xml:space="preserve"> </w:t>
      </w:r>
      <w:r w:rsidRPr="00F15B7F">
        <w:rPr>
          <w:lang w:val="id-ID"/>
        </w:rPr>
        <w:fldChar w:fldCharType="begin" w:fldLock="1"/>
      </w:r>
      <w:r w:rsidR="00AD68AF">
        <w:rPr>
          <w:lang w:val="id-ID"/>
        </w:rPr>
        <w:instrText>ADDIN CSL_CITATION {"citationItems":[{"id":"ITEM-1","itemData":{"DOI":"10.53544/sapa.v8i1.327","ISSN":"2503-5150","abstract":"Dalam melaksanakan pembelajaran di kelas, masih banyak guru menggunakan model pembelajaran yang bersifat konvensional, yang dimana peserta didik lebih banyak mendengarkan penjelasan guru di depan kelas. Akibatnya, siswa cenderung merasa bosan sehingga kurang dapat mengikuti pelajaran dengan baik, keaktifan siswa juga kurang karena gaya pembelajaran yang monoton. Hal ini membuat siswa menjadi pasif dan kurang aktif dalam pembelajaran. Masalah tersebut bisa diatasi dengan menerapkan beberapa model pembelajaran lain yang sifatnya inovatif, salah satunya melaui Pembelajaran Kooperatif. Tujuan penulisan ini untuk mengetahui sejauh mana pembelajaran kooperatif dapat meningkatkan keaktifan dan hasil belajar siswa. Pendekatan yang dilakukan oleh peneliti dengan cara observasi dan wawancara langsung terhadap siswa kelas 4 SDK Wignya Mandala mengenai pembelajaran kooperatif. Peneliti menerapakan prinsip dan prosedur pembelajaran kooperatif  dasar kepada siswa serta menemukan dampak yang di alami oleh siswa selama proses pembelajaran. Hasil penelitian menunjukkan bahwa melalui pembelajaran kooperatif sangat menunjang siswa dalam meningkatkan keaktifan dan hasil belajar serta lebih baik daripada model pembelajaran yang bersifat konvensional.","author":[{"dropping-particle":"","family":"Prameswara","given":"Adrian Yanuar","non-dropping-particle":"","parse-names":false,"suffix":""},{"dropping-particle":"","family":"Pius X","given":"Intansakti","non-dropping-particle":"","parse-names":false,"suffix":""}],"container-title":"SAPA - Jurnal Kateketik dan Pastoral","id":"ITEM-1","issue":"1","issued":{"date-parts":[["2023"]]},"page":"1-9","title":"Upaya Meningkatkan Keaktifan dan hasil Belajar Siswa Kelas 4 SDK Wignya Mandala Melalui Pembelajaran Kooperatif","type":"article-journal","volume":"8"},"uris":["http://www.mendeley.com/documents/?uuid=9b4e3bc9-c312-4bb2-a682-4070deb95f3f","http://www.mendeley.com/documents/?uuid=6e3b6729-5bcc-41ab-9ad5-17fee53b67f4"]}],"mendeley":{"formattedCitation":"(Prameswara and Pius X 2023)","plainTextFormattedCitation":"(Prameswara and Pius X 2023)","previouslyFormattedCitation":"(Prameswara and Pius X 2023)"},"properties":{"noteIndex":0},"schema":"https://github.com/citation-style-language/schema/raw/master/csl-citation.json"}</w:instrText>
      </w:r>
      <w:r w:rsidRPr="00F15B7F">
        <w:rPr>
          <w:lang w:val="id-ID"/>
        </w:rPr>
        <w:fldChar w:fldCharType="separate"/>
      </w:r>
      <w:r w:rsidR="00C54C6D" w:rsidRPr="00C54C6D">
        <w:rPr>
          <w:noProof/>
          <w:lang w:val="id-ID"/>
        </w:rPr>
        <w:t>(Prameswara and Pius X 2023)</w:t>
      </w:r>
      <w:r w:rsidRPr="00F15B7F">
        <w:rPr>
          <w:lang w:val="id-ID"/>
        </w:rPr>
        <w:fldChar w:fldCharType="end"/>
      </w:r>
      <w:r w:rsidRPr="00F15B7F">
        <w:rPr>
          <w:lang w:val="id-ID"/>
        </w:rPr>
        <w:t xml:space="preserve">. </w:t>
      </w:r>
    </w:p>
    <w:p w14:paraId="2BF94FA9" w14:textId="791C853F" w:rsidR="00F15B7F" w:rsidRPr="00F15B7F" w:rsidRDefault="00F15B7F" w:rsidP="00F15B7F">
      <w:pPr>
        <w:spacing w:line="276" w:lineRule="auto"/>
        <w:ind w:leftChars="0" w:left="0" w:firstLineChars="0" w:firstLine="720"/>
        <w:jc w:val="both"/>
        <w:rPr>
          <w:lang w:val="id-ID"/>
        </w:rPr>
      </w:pPr>
      <w:r w:rsidRPr="00F15B7F">
        <w:rPr>
          <w:lang w:val="id-ID"/>
        </w:rPr>
        <w:t xml:space="preserve">Belajar adalah suatu proses yang menjadikan individu mencapai sebuah tujuan dan menciptakan hal baru di dalamnya. Dalam prosesnya, guru diharapkan mampu memahami beberapa hal yang berkaitan dengan siswa sepertia potensi, kemampuan, hobi, minat, sikap, kepribadian, dan kebiasaan </w:t>
      </w:r>
      <w:r w:rsidRPr="00F15B7F">
        <w:rPr>
          <w:lang w:val="id-ID"/>
        </w:rPr>
        <w:fldChar w:fldCharType="begin" w:fldLock="1"/>
      </w:r>
      <w:r w:rsidR="00AD68AF">
        <w:rPr>
          <w:lang w:val="id-ID"/>
        </w:rPr>
        <w:instrText>ADDIN CSL_CITATION {"citationItems":[{"id":"ITEM-1","itemData":{"DOI":"10.32585/edudikara.v7i1.271","ISSN":"2541-0261","abstract":"Tujuan penelitian ini adalah untuk memberikan sebuah penerapan dalam belajar peserta didik untuk meningkatkan keaktifan, sehingga hasil belajar dari materi yang diberikan untuk peserta didik dapat tersampaikan dengan baik. Pada pembelajaran ini model yang digunakan adalah model kooperatif learning tipe TGT (Team Games Tournament) . TGT atau yang disebut dengan Team Games Tournament ini sangat mudah diterapkan pada model pembelajaran kooperatif dan dalam pembelajaran ini juga menggunakan sistem permainan sambil belajar. Setiap proses belajar peserta didik dapat dan bisa banyak memperoleh pengetahuan dan keaktifan peserta didik untuk bisa meningkatkan hasil kemampuan dalam belajar. Dalam proses pembelajaran ini juga peserta didik juga harus aktif dan harus bekerjasama dalam kelompoknya. Pada pembelajaran ini guru juga akan menjadi sebuah motivator atau motivasi untuk memberikan dorongan kepada peserta didik dalam sebuah pembelajaran. Motivasi juga dapat memberikan semangat dan dapat menjadikan peserta didik akan lebih aktiv dalam belajar. Pembelajaran ini juga diaksanakan secara bersama dan berkelompok jadi setiap peserta didik harus saling bekerjasama dan saling membantu dalam berdiskusi.","author":[{"dropping-particle":"","family":"Rifqi","given":"Mohammad","non-dropping-particle":"","parse-names":false,"suffix":""}],"container-title":"Edudikara: Jurnal Pendidikan dan Pembelajaran","id":"ITEM-1","issue":"1","issued":{"date-parts":[["2022"]]},"page":"26-32","title":"Pengaruh Penerapan Strategi Pembelajaran Cooperative Learning Model Team Game Tournament (TGT) untuk Meningkatkan Keaktifan Peserta Didik","type":"article-journal","volume":"7"},"uris":["http://www.mendeley.com/documents/?uuid=7aec640d-647e-4504-b4a4-2ed52ea27340","http://www.mendeley.com/documents/?uuid=0140248b-ce10-4d07-823d-e59d2ee8d88b"]}],"mendeley":{"formattedCitation":"(Rifqi 2022)","plainTextFormattedCitation":"(Rifqi 2022)","previouslyFormattedCitation":"(Rifqi 2022)"},"properties":{"noteIndex":0},"schema":"https://github.com/citation-style-language/schema/raw/master/csl-citation.json"}</w:instrText>
      </w:r>
      <w:r w:rsidRPr="00F15B7F">
        <w:rPr>
          <w:lang w:val="id-ID"/>
        </w:rPr>
        <w:fldChar w:fldCharType="separate"/>
      </w:r>
      <w:r w:rsidR="00C54C6D" w:rsidRPr="00C54C6D">
        <w:rPr>
          <w:noProof/>
          <w:lang w:val="id-ID"/>
        </w:rPr>
        <w:t>(Rifqi 2022)</w:t>
      </w:r>
      <w:r w:rsidRPr="00F15B7F">
        <w:rPr>
          <w:lang w:val="id-ID"/>
        </w:rPr>
        <w:fldChar w:fldCharType="end"/>
      </w:r>
      <w:r w:rsidRPr="00F15B7F">
        <w:rPr>
          <w:lang w:val="id-ID"/>
        </w:rPr>
        <w:t xml:space="preserve">. Aktivitas belajar sebagai proses terdiri atas enam unsur yaitu tujuan belajar, siswa yang termotivasi, tingkat kesulitan </w:t>
      </w:r>
      <w:r w:rsidR="0005539B">
        <w:rPr>
          <w:lang w:val="id-ID"/>
        </w:rPr>
        <w:t>materi,</w:t>
      </w:r>
      <w:r w:rsidRPr="00F15B7F">
        <w:rPr>
          <w:lang w:val="id-ID"/>
        </w:rPr>
        <w:t xml:space="preserve"> stimulus dari lingkungan, peserta belajar yang memahami situasi, serta pola respons siswa </w:t>
      </w:r>
      <w:r w:rsidRPr="00F15B7F">
        <w:rPr>
          <w:lang w:val="id-ID"/>
        </w:rPr>
        <w:fldChar w:fldCharType="begin" w:fldLock="1"/>
      </w:r>
      <w:r w:rsidR="00AD68AF">
        <w:rPr>
          <w:lang w:val="id-ID"/>
        </w:rPr>
        <w:instrText>ADDIN CSL_CITATION {"citationItems":[{"id":"ITEM-1","itemData":{"DOI":"10.37905/aksara.8.3.2113-2130.2022","ISSN":"2407-8018","abstract":"Penelitian ini akan menganalisis pengaruh Pola Belajar dan Frekuensi Belajar terhadap Aktivitas Belajar Siswa Jurusan Akuntansi di SMK Negeri 1 Kaidipang. Metode yang digunakan pada penelitian ini adalah metode kuantitatif dengan jumlah 70 siswa menggunakan teknik pengumpulan data kuesioner (angket) dengan teknik analisis regresi linear berganda. Hasil Penelitian menunjukan bahwa variabel pola belajar dan frekuensi belajar secara parsial maupun simultan memiliki pengaruh positif dan signifikan terhadap aktivitas belajar siswa jurusan akuntansi di SMK Negeri 1 Kaidipang. Hasil penelitian ini diperoleh dengan nilai koefisien determinasi (R2) sebesar 64,30% dari variabel pola belajar dan frekuensi belajar terhadap aktivitas bealajar siswa di SMK Negeri 1 Kaidipang sedangkan sisanya 35,70% dipengaruhi oleh variabel lainnya yang tidak ada penjelasan di penelitian ini.","author":[{"dropping-particle":"","family":"Andalangi","given":"Yunanda","non-dropping-particle":"","parse-names":false,"suffix":""},{"dropping-particle":"","family":"Hafid","given":"Radia","non-dropping-particle":"","parse-names":false,"suffix":""},{"dropping-particle":"","family":"Maruwae","given":"Abdulrahim","non-dropping-particle":"","parse-names":false,"suffix":""},{"dropping-particle":"","family":"Saleh","given":"Sri Endang","non-dropping-particle":"","parse-names":false,"suffix":""},{"dropping-particle":"","family":"Bahsoan","given":"Agil","non-dropping-particle":"","parse-names":false,"suffix":""}],"container-title":"Aksara: Jurnal Ilmu Pendidikan Nonformal","id":"ITEM-1","issue":"3","issued":{"date-parts":[["2022"]]},"page":"2113","title":"Pengaruh Pola Belajar dan Frekuensi Belajar Terhadap Aktivitas Belajar Siswa Jurusan Akuntansi Di SMK Negeri 1 Kaidipang","type":"article-journal","volume":"8"},"uris":["http://www.mendeley.com/documents/?uuid=cb5dc758-18fc-41a1-87a0-eeface7bce24"]}],"mendeley":{"formattedCitation":"(Andalangi et al. 2022)","plainTextFormattedCitation":"(Andalangi et al. 2022)","previouslyFormattedCitation":"(Andalangi et al. 2022)"},"properties":{"noteIndex":0},"schema":"https://github.com/citation-style-language/schema/raw/master/csl-citation.json"}</w:instrText>
      </w:r>
      <w:r w:rsidRPr="00F15B7F">
        <w:rPr>
          <w:lang w:val="id-ID"/>
        </w:rPr>
        <w:fldChar w:fldCharType="separate"/>
      </w:r>
      <w:r w:rsidR="00C54C6D" w:rsidRPr="00C54C6D">
        <w:rPr>
          <w:noProof/>
          <w:lang w:val="id-ID"/>
        </w:rPr>
        <w:t>(Andalangi et al. 2022)</w:t>
      </w:r>
      <w:r w:rsidRPr="00F15B7F">
        <w:rPr>
          <w:lang w:val="id-ID"/>
        </w:rPr>
        <w:fldChar w:fldCharType="end"/>
      </w:r>
      <w:r w:rsidRPr="00F15B7F">
        <w:rPr>
          <w:lang w:val="id-ID"/>
        </w:rPr>
        <w:t xml:space="preserve">. Dalam proses belajar, banyak jenis keaktifan yang dapat dilaksanakan oleh siswa sehingga perlu dipertimbangkan bagaimana agar setiap siswa dapat berpartisipasi aktif di dalamnya dan berdampak terhadap perubahan perilaku belajar siswa. </w:t>
      </w:r>
      <w:r w:rsidRPr="00F15B7F">
        <w:rPr>
          <w:lang w:val="id-ID"/>
        </w:rPr>
        <w:fldChar w:fldCharType="begin" w:fldLock="1"/>
      </w:r>
      <w:r w:rsidR="00AD68AF">
        <w:rPr>
          <w:lang w:val="id-ID"/>
        </w:rPr>
        <w:instrText>ADDIN CSL_CITATION {"citationItems":[{"id":"ITEM-1","itemData":{"ISSN":"2747-0954","abstract":"Abstrak Penelitian bertujuan guna menaikkan keaktifan serta hasil belajar bahasa Inggris materi Imperative Sentence. Subjek penelitian adalah siswa kelas VIII F SMPN 1 Mandirancan sebanyak duapuluh lima siswa. Data terkumpul melalui pengamatan, dokumentasi serta ujian. Validitas penelitian tindakan kelas ini melalui triangulasi. Analisis data dengan teknik deskriptif kualitatif. Kenaikan dari keaktifan siswa di awal studi hanya mencapai hasil 32% atau 8 murid meningkat menjadi 68,00% pada siklus I atau sebesar 17 murid, serta pada siklus II berubah 92,00% atau sekitar 23 murid dinilai tuntas. Kenaikan rata-rata hasil belajar murid pada studi pertama dari 64,80 berubah 75,60 di siklus I, serta pada siklus II menjadi 85,60 serta kenaikan belajar tuntas mulai 5 murid atau 20% menaik 14 murid atau 56% serta 22 murid atau 88% di siklus II. Abstract The purpose of this study was to increase the activities and outcomes of learning English with the subject of Imperative Sentence. The research subjects were 25 students of class VIII F SMPN 1 Mandirancan. Data collection techniques used the method of observation, documentation and tests. The validity of this classroom action research is through triangulation. Data analysis used qualitative descriptive techniques. The increase in student activity shows that the acquisition in the initial study was only 32.00% or 8 students increased to 68.00% in the cycle I or as many as 17 students, and in the cycle II it was 92.00% or as many as 23 students were declared complete. The increase in student learning outcomes from the average in the initial study was only 64.80 to 75.60 in the cycle I, and in the cycle II to 85.60 and an increase in learning completeness from 5 students or 20.00% to 14 students or 56.00% and 22 students or 88.00% in the cycle II.","author":[{"dropping-particle":"","family":"Najimuddin","given":"Aziz","non-dropping-particle":"","parse-names":false,"suffix":""}],"container-title":"Jurnal Nuansa Akademik","id":"ITEM-1","issue":"1","issued":{"date-parts":[["2021"]]},"page":"11-24","title":"Implementasi Pembelajaran Cooperative Learning Tipe Talking Stick (CLTTS) Bagi Peningkatan Aktivitas Dan Hasil Belajar Bahasa Inggris Di SMPN 1 Mandirancan","type":"article-journal","volume":"6"},"uris":["http://www.mendeley.com/documents/?uuid=2211a55a-7c83-43d5-93e1-a346a378077e","http://www.mendeley.com/documents/?uuid=5a51f9ac-f70d-4016-a89d-fa8aad75d7c0"]}],"mendeley":{"formattedCitation":"(Najimuddin 2021)","plainTextFormattedCitation":"(Najimuddin 2021)","previouslyFormattedCitation":"(Najimuddin 2021)"},"properties":{"noteIndex":0},"schema":"https://github.com/citation-style-language/schema/raw/master/csl-citation.json"}</w:instrText>
      </w:r>
      <w:r w:rsidRPr="00F15B7F">
        <w:rPr>
          <w:lang w:val="id-ID"/>
        </w:rPr>
        <w:fldChar w:fldCharType="separate"/>
      </w:r>
      <w:r w:rsidR="00C54C6D" w:rsidRPr="00C54C6D">
        <w:rPr>
          <w:noProof/>
          <w:lang w:val="id-ID"/>
        </w:rPr>
        <w:t>(Najimuddin 2021)</w:t>
      </w:r>
      <w:r w:rsidRPr="00F15B7F">
        <w:rPr>
          <w:lang w:val="id-ID"/>
        </w:rPr>
        <w:fldChar w:fldCharType="end"/>
      </w:r>
      <w:r w:rsidRPr="00F15B7F">
        <w:rPr>
          <w:lang w:val="id-ID"/>
        </w:rPr>
        <w:t xml:space="preserve">. Keaktifan belajar adalah sebuah proses dimana siswa diberikan ruang untuk aktif mulai dari berdiskusi, bertanya, mempraktikkan, serta membagikan suatu hal atau informasi </w:t>
      </w:r>
      <w:r w:rsidRPr="00F15B7F">
        <w:rPr>
          <w:lang w:val="id-ID"/>
        </w:rPr>
        <w:fldChar w:fldCharType="begin" w:fldLock="1"/>
      </w:r>
      <w:r w:rsidR="00AD68AF">
        <w:rPr>
          <w:lang w:val="id-ID"/>
        </w:rPr>
        <w:instrText>ADDIN CSL_CITATION {"citationItems":[{"id":"ITEM-1","itemData":{"DOI":"10.19166/pji.v16i2.2441","ISSN":"1907-6134","abstract":"&lt;p&gt;Based on observations of a grade 10 social studies-track 2 class, students appeared less active in learning. Many students in the class looked sleepy, were too embarrassed to ask questions, did not want to join in discussions with their friends, and were too lazy to do the tasks. This research aims to understand whether the Team Game Tournament (TGT) method can increase the activeness of students. The method of Classroom Action Research is the model Kemmis and McTaggart administered in two cycles. The research was done at a school in Makassar with 25 students from the grade 10 social studies-track 2 as research subjects. The data were collected using mentor observation sheets, students' questionnaires and reflection journals. The results of the analysis show that the students’ activeness in participation, students’ activeness in sharing opinions, and students’ activeness in listening and discussing have reached the standard of success and received a \"good\" minimum predicate with 68%, 72% and 92% respectively. Over all, the result of this research can be concluded that TGT method can improve student learning activity.&lt;/p&gt;&lt;p&gt;&lt;strong&gt;BAHASA INDONESIA ABSTRACT: &lt;/strong&gt;Hasil observasi dalam kelas menunjukkan bahwa siswa kelas X IPS 2 kurang aktif di dalam pembelajaran. Banyak siswa yang tidur-tiduran, malu bertanya, tidak mau berdiskusi dan malas mengerjakan soal-soal. Penelitian ini bertujuan untuk mengetahui apakah metode &lt;em&gt;Team Game Tournament&lt;/em&gt; (TGT) dapat meningkatkan keaktifan belajar siswa dan langkah-langkah penerapan metode TGT yang dapat meningkatkan keaktifan belajar siswa. Penelitian tindakan kelas dengan model Kemmis dan McTaggart yang dilaksanakan dalam dua siklus  dilakukan di salah satu sekolah di Makassar dengan subjek penelitian siswa kelas X IPS 2. Pengumpulan data dilakukan menggunakan instrumen lembar observasi, lembar angket dan jurnal refleksi. Hasil analisis menunjukan bahwa keaktifan siswa dalam berpastisipasi di dalam kegiatan pembelajaran, keaktifan siswa dalam mengajukan pendapatnya dan  keaktifan siswa dalam menjawab soal atau memecahkan soal mencapai standar keberhasilan dan mendapat predikat minimal “baik” dengan presentase secara berurutan yaitu 68%, 72% dan 92%. Hasil penelitian secara keseluruhan dapat disimpulkan bahwa metode TGT dapat meningkatkan keaktifan belajar siswa.&lt;/p&gt;","author":[{"dropping-particle":"","family":"Maloring","given":"Bernardinus Dickson Carnegie","non-dropping-particle":"","parse-names":false,"suffix":""},{"dropping-particle":"","family":"Sandu","given":"Asihlya","non-dropping-particle":"","parse-names":false,"suffix":""},{"dropping-particle":"","family":"Soesanto","given":"Robert Harry","non-dropping-particle":"","parse-names":false,"suffix":""},{"dropping-particle":"","family":"Seleky","given":"Jacob S","non-dropping-particle":"","parse-names":false,"suffix":""}],"container-title":"Polyglot: Jurnal Ilmiah","id":"ITEM-1","issue":"2","issued":{"date-parts":[["2020"]]},"page":"282","title":"Penerapan Model Pembelajaran Kooperatif Tipe Teams Games Tournament Untuk Meningkatkan Keaktifan Belajar Siswa Pada Matematika [Implementation of the Cooperative Learning Model Type Teams Games Tournament To Improve Students’ Learning Activities in Mathem","type":"article-journal","volume":"16"},"uris":["http://www.mendeley.com/documents/?uuid=ea2e8fdf-c5c1-4323-9295-c70313d73554","http://www.mendeley.com/documents/?uuid=14d61e61-bc5e-4b49-aaa2-a0c81516ec79"]}],"mendeley":{"formattedCitation":"(Maloring et al. 2020)","plainTextFormattedCitation":"(Maloring et al. 2020)","previouslyFormattedCitation":"(Maloring et al. 2020)"},"properties":{"noteIndex":0},"schema":"https://github.com/citation-style-language/schema/raw/master/csl-citation.json"}</w:instrText>
      </w:r>
      <w:r w:rsidRPr="00F15B7F">
        <w:rPr>
          <w:lang w:val="id-ID"/>
        </w:rPr>
        <w:fldChar w:fldCharType="separate"/>
      </w:r>
      <w:r w:rsidR="00C54C6D" w:rsidRPr="00C54C6D">
        <w:rPr>
          <w:noProof/>
          <w:lang w:val="id-ID"/>
        </w:rPr>
        <w:t>(Maloring et al. 2020)</w:t>
      </w:r>
      <w:r w:rsidRPr="00F15B7F">
        <w:rPr>
          <w:lang w:val="id-ID"/>
        </w:rPr>
        <w:fldChar w:fldCharType="end"/>
      </w:r>
      <w:r w:rsidRPr="00F15B7F">
        <w:rPr>
          <w:lang w:val="id-ID"/>
        </w:rPr>
        <w:t xml:space="preserve">. Siswa harus membangun pengetahuan mereka sendiri atas persoalan yang mereka hadapi dalam proses pembelajaran. Dalam upaya meningkatkan keaktifan siswa selama proses pembelajaran diperlukan untuk membiasakan siswa agar bersikap positif dan aktif dalam belajar seperti bertanya, berdiskusi, mencoba, menanggapi pertanyaan guru, dan kegiatan lainnya. Masih dalam konteks yang sama, siswa yang terlihat diam sembari memahami sebuah pengetahuan baru dari buku dapat juga dikatakan sebagai siswa yang aktif karena ia sedang berusaha membangun sendiri pengetahuan baru melalui sumber tersebut </w:t>
      </w:r>
      <w:r w:rsidRPr="00F15B7F">
        <w:rPr>
          <w:lang w:val="id-ID"/>
        </w:rPr>
        <w:fldChar w:fldCharType="begin" w:fldLock="1"/>
      </w:r>
      <w:r w:rsidR="00AD68AF">
        <w:rPr>
          <w:lang w:val="id-ID"/>
        </w:rPr>
        <w:instrText>ADDIN CSL_CITATION {"citationItems":[{"id":"ITEM-1","itemData":{"DOI":"10.47467/elmujtama.v4i3.1150","ISSN":"2746-9794","abstract":"This study aims to describe the Cooperative Learning Model in Fostering Student Engagement in Social Studies Learning. This research uses qualitative descriptive research with literature study, which collects information and related scientific writings. This research also presents data without any manipulation and additional treatment. The main source of this research is previous scientific writings closely related to literature study, such as research method books, journal articles, internet articles, and other relevant writings. The results of the study show that the use of cooperative learning models is expected to improve the quality of education without making students bored and tired of the learning process, especially in increasing students' engagement with the material presented in class.","author":[{"dropping-particle":"","family":"Antika","given":"Defi","non-dropping-particle":"","parse-names":false,"suffix":""},{"dropping-particle":"","family":"Yusnaldi","given":"Eka","non-dropping-particle":"","parse-names":false,"suffix":""},{"dropping-particle":"","family":"Khairunnisa","given":"Khairunnisa","non-dropping-particle":"","parse-names":false,"suffix":""},{"dropping-particle":"","family":"Sakinah","given":"Nurul","non-dropping-particle":"","parse-names":false,"suffix":""},{"dropping-particle":"","family":"Azhari","given":"Wahyu","non-dropping-particle":"","parse-names":false,"suffix":""},{"dropping-particle":"","family":"Deliyanti","given":"Yuli","non-dropping-particle":"","parse-names":false,"suffix":""}],"container-title":"El-Mujtama: Jurnal Pengabdian Masyarakat ","id":"ITEM-1","issue":"3","issued":{"date-parts":[["2024"]]},"page":"142-147","title":"Model Pembelajaran Kooperatif dalam Menumbuhkan Keaktifan Siswa terhadap Pembelajaran IPS","type":"article-journal","volume":"4"},"uris":["http://www.mendeley.com/documents/?uuid=117cd3c1-28b4-4c2a-8176-8d26afaf0844","http://www.mendeley.com/documents/?uuid=26eb4ba6-d456-4f32-afc7-cdb16677c13b"]}],"mendeley":{"formattedCitation":"(Antika et al. 2024)","plainTextFormattedCitation":"(Antika et al. 2024)","previouslyFormattedCitation":"(Antika et al. 2024)"},"properties":{"noteIndex":0},"schema":"https://github.com/citation-style-language/schema/raw/master/csl-citation.json"}</w:instrText>
      </w:r>
      <w:r w:rsidRPr="00F15B7F">
        <w:rPr>
          <w:lang w:val="id-ID"/>
        </w:rPr>
        <w:fldChar w:fldCharType="separate"/>
      </w:r>
      <w:r w:rsidR="00C54C6D" w:rsidRPr="00C54C6D">
        <w:rPr>
          <w:noProof/>
          <w:lang w:val="id-ID"/>
        </w:rPr>
        <w:t>(Antika et al. 2024)</w:t>
      </w:r>
      <w:r w:rsidRPr="00F15B7F">
        <w:rPr>
          <w:lang w:val="id-ID"/>
        </w:rPr>
        <w:fldChar w:fldCharType="end"/>
      </w:r>
      <w:r w:rsidRPr="00F15B7F">
        <w:rPr>
          <w:lang w:val="id-ID"/>
        </w:rPr>
        <w:t xml:space="preserve">. </w:t>
      </w:r>
    </w:p>
    <w:p w14:paraId="1671D572" w14:textId="27FDD0FE" w:rsidR="00F15B7F" w:rsidRPr="00F15B7F" w:rsidRDefault="0005539B" w:rsidP="0005539B">
      <w:pPr>
        <w:spacing w:line="276" w:lineRule="auto"/>
        <w:ind w:leftChars="0" w:left="0" w:firstLineChars="0" w:firstLine="720"/>
        <w:jc w:val="both"/>
        <w:rPr>
          <w:lang w:val="id-ID"/>
        </w:rPr>
      </w:pPr>
      <w:r w:rsidRPr="0005539B">
        <w:rPr>
          <w:lang w:val="id-ID"/>
        </w:rPr>
        <w:t>Pendidikan Agama Islam (PAI) merupakan mata pelajaran yang bertujuan untuk mengembangkan aspek rohani, kemampuan berpikir kritis, serta keterampilan sosial, emosional, dan moral melalui pengalaman pembelajaran yang terstruktur, berdasarkan nilai-nilai keimanan dan ketakwaan kepada Tuhan Yang Maha Esa</w:t>
      </w:r>
      <w:r w:rsidR="00F15B7F" w:rsidRPr="00F15B7F">
        <w:rPr>
          <w:lang w:val="id-ID"/>
        </w:rPr>
        <w:t xml:space="preserve">. Guru sebagai pendidik yang bertugas untuk membimbing dan mengarahkan siswa, diharapkan tidak hanya mampu memberikan pengetahuan saja, tapi juga memberikan nilai-nilai moral kepada siswa serta mampu menumbuhkan minat dan motivasi siswa dalam belajar </w:t>
      </w:r>
      <w:r w:rsidR="00F15B7F" w:rsidRPr="00F15B7F">
        <w:rPr>
          <w:lang w:val="id-ID"/>
        </w:rPr>
        <w:fldChar w:fldCharType="begin" w:fldLock="1"/>
      </w:r>
      <w:r w:rsidR="00AD68AF">
        <w:rPr>
          <w:lang w:val="id-ID"/>
        </w:rPr>
        <w:instrText>ADDIN CSL_CITATION {"citationItems":[{"id":"ITEM-1","itemData":{"DOI":"10.20961/seeds.v5i1.56736","abstract":"&lt;em&gt;Pendidik perlu memahami setiap karakter siswa dalam menerima pembelajaran dan mampu mendorong siswa supaya aktif selama proses pembelajaran agar penyampaian materi atau proses pembelajaran menjadi lancar dan sukses sehingga tercapainya tujuan pembelajaran. Pendidik juga perlu memahami upaya-upaya yang harus dilakukan untuk merangsang keatifan siswa dalam proses pembelajaran.Tujuan kajian ini adalah untuk (1) mendeskripsikan keaktifan siswa dalam belajar; (2) mendeskripsikan ciri-ciri siswa aktif; (3) mendeskripsikan upaya- upaya yang dilakukan untuk meningkatkan keaktifan siswa dalam belajar. Hasil penelitian ini adalah sebagai berikut: (1) Siswa aktif adalah siswa yang secara terus menerus berpartisipasi secara fisik, psikis, intelektual dan emosional, membentuk suatu proses membandingkan materi yang diterima; (2) Ciri-ciri siswa aktif adalah: a. berani mengeluarkan pendapat, kemauan serta kehendaknya dan berupaya melaksanakan kegiatan pembelajaran, b. Ikut serta  pada saat persiapan, pemprosesan dan kelanjutan kegiatan pembelajaran hingga menginformasikan nilai pembelajaran, c. menunjukan upaya pembelajaran yang berbeda guna mencapai keberhasilan (pembelajaran kreatif), d. belajar mencari dan menemukan sendiri ilmu pengetahuan yang di dapat. (3) Upaya yang dapat dilakukan untuk meningkatkan pembelajaran siswa dapat menggunakan pembelajaran kooperatif, media interaktif, video pembelajaran, dan metode diskusi.&lt;/em&gt;","author":[{"dropping-particle":"","family":"Murni","given":"Neli Fitra","non-dropping-particle":"","parse-names":false,"suffix":""}],"container-title":"Science, Engineering, Education, and Development Studies (SEEDS): Conference Series","id":"ITEM-1","issue":"1","issued":{"date-parts":[["2021"]]},"page":"7-11","title":"Upaya Meningkatkan Keaktifan Siswa Dalam Proses Pembelajaran","type":"article-journal","volume":"5"},"uris":["http://www.mendeley.com/documents/?uuid=c2d312a7-b8a9-4302-ad3f-e099a10d16a9","http://www.mendeley.com/documents/?uuid=2677e49c-9dcc-4a99-997f-03f6e3800f84"]}],"mendeley":{"formattedCitation":"(Murni 2021)","plainTextFormattedCitation":"(Murni 2021)","previouslyFormattedCitation":"(Murni 2021)"},"properties":{"noteIndex":0},"schema":"https://github.com/citation-style-language/schema/raw/master/csl-citation.json"}</w:instrText>
      </w:r>
      <w:r w:rsidR="00F15B7F" w:rsidRPr="00F15B7F">
        <w:rPr>
          <w:lang w:val="id-ID"/>
        </w:rPr>
        <w:fldChar w:fldCharType="separate"/>
      </w:r>
      <w:r w:rsidR="00C54C6D" w:rsidRPr="00C54C6D">
        <w:rPr>
          <w:noProof/>
          <w:lang w:val="id-ID"/>
        </w:rPr>
        <w:t>(Murni 2021)</w:t>
      </w:r>
      <w:r w:rsidR="00F15B7F" w:rsidRPr="00F15B7F">
        <w:rPr>
          <w:lang w:val="id-ID"/>
        </w:rPr>
        <w:fldChar w:fldCharType="end"/>
      </w:r>
      <w:r w:rsidR="00F15B7F" w:rsidRPr="00F15B7F">
        <w:rPr>
          <w:lang w:val="id-ID"/>
        </w:rPr>
        <w:t>. Oleh karenanya, guru harus selalu meng-</w:t>
      </w:r>
      <w:r w:rsidR="00F15B7F" w:rsidRPr="00F15B7F">
        <w:rPr>
          <w:i/>
          <w:iCs/>
          <w:lang w:val="id-ID"/>
        </w:rPr>
        <w:t>upgrade</w:t>
      </w:r>
      <w:r w:rsidR="00F15B7F" w:rsidRPr="00F15B7F">
        <w:rPr>
          <w:lang w:val="id-ID"/>
        </w:rPr>
        <w:t xml:space="preserve"> terkait penguasaan materi dan model pembelajaran. Namun nyatanya, banyak guru yang masih belum tergerak untuk melakukan inovasi dan adaptasi dengan kemajuan zaman, mereka masih memilih menggunakan metode konvensional, dimana pembelajaran hanya berpusat pada guru (</w:t>
      </w:r>
      <w:r w:rsidR="00F15B7F" w:rsidRPr="00F15B7F">
        <w:rPr>
          <w:i/>
          <w:iCs/>
          <w:lang w:val="id-ID"/>
        </w:rPr>
        <w:t>teacher centered</w:t>
      </w:r>
      <w:r w:rsidR="00F15B7F" w:rsidRPr="00F15B7F">
        <w:rPr>
          <w:lang w:val="id-ID"/>
        </w:rPr>
        <w:t xml:space="preserve">) sehingga proses pembelajaran bersifat satu arah dan kurang menstimulus siswa untuk aktif dalam pembelajaran </w:t>
      </w:r>
      <w:r w:rsidR="00F15B7F" w:rsidRPr="00F15B7F">
        <w:rPr>
          <w:lang w:val="id-ID"/>
        </w:rPr>
        <w:fldChar w:fldCharType="begin" w:fldLock="1"/>
      </w:r>
      <w:r w:rsidR="00AD68AF">
        <w:rPr>
          <w:lang w:val="id-ID"/>
        </w:rPr>
        <w:instrText>ADDIN CSL_CITATION {"citationItems":[{"id":"ITEM-1","itemData":{"DOI":"10.23969/jp.v8i1.8656","ISSN":"2477-2143","abstract":"Cooperative learning is the intentional learning of fostering one-on-one and one-on-one interactions among classmates as a simulation of life in a real society. This study aims to examine the cooperative learning learning model in increasing student learning motivation conceptually in learning Islamic Religious Education. The method used in this study is the literature method where all sources, both primary and secondary, all come from literature both sourced from books and journals. The results of the study found that the cooperative learning learning model is suitable to be applied in PAI learning, because students are emphasized to relate between materials so that students can understand the material well faster. When the learning process is carried out, students will be more active and enthusiastic in following it. This learning model not only improves students' ability to understand the material, but can also improve communication skills and problem-solving skills, critical analysis and other skills that students need. This model is designed so that students are not easily saturated in learning, depressed or stressed because it will make the learning process varied. However, in the application of this learning model, the time taken is quite long which causes the curriculum target not to be achieved, requires special skills that teachers have in understanding cooperative learning strategies, and requires the nature of cooperation that grows in students.","author":[{"dropping-particle":"","family":"Syahnaz","given":"Assya","non-dropping-particle":"","parse-names":false,"suffix":""},{"dropping-particle":"","family":"Widiandari","given":"Febri","non-dropping-particle":"","parse-names":false,"suffix":""},{"dropping-particle":"","family":"Khoiri","given":"Nailurrohmah","non-dropping-particle":"","parse-names":false,"suffix":""}],"container-title":"Pendas : Jurnal Ilmiah Pendidikan Dasar","id":"ITEM-1","issue":"1","issued":{"date-parts":[["2023"]]},"page":"5295-5311","title":"Model Pembelajaran Cooperative Learning Dalam Meningkatkan Motivasi Belajar Siswa Pada Mata Pelajaran Pai","type":"article-journal","volume":"8"},"uris":["http://www.mendeley.com/documents/?uuid=55de2bc0-1193-469e-b861-67d766a889c7","http://www.mendeley.com/documents/?uuid=1d02c66f-2ecf-41ad-b3a5-6ab1fe5750cf"]}],"mendeley":{"formattedCitation":"(Syahnaz, Widiandari, and Khoiri 2023)","plainTextFormattedCitation":"(Syahnaz, Widiandari, and Khoiri 2023)","previouslyFormattedCitation":"(Syahnaz, Widiandari, and Khoiri 2023)"},"properties":{"noteIndex":0},"schema":"https://github.com/citation-style-language/schema/raw/master/csl-citation.json"}</w:instrText>
      </w:r>
      <w:r w:rsidR="00F15B7F" w:rsidRPr="00F15B7F">
        <w:rPr>
          <w:lang w:val="id-ID"/>
        </w:rPr>
        <w:fldChar w:fldCharType="separate"/>
      </w:r>
      <w:r w:rsidR="00C54C6D" w:rsidRPr="00C54C6D">
        <w:rPr>
          <w:noProof/>
          <w:lang w:val="id-ID"/>
        </w:rPr>
        <w:t>(Syahnaz, Widiandari, and Khoiri 2023)</w:t>
      </w:r>
      <w:r w:rsidR="00F15B7F" w:rsidRPr="00F15B7F">
        <w:rPr>
          <w:lang w:val="id-ID"/>
        </w:rPr>
        <w:fldChar w:fldCharType="end"/>
      </w:r>
      <w:r w:rsidR="00F15B7F" w:rsidRPr="00F15B7F">
        <w:rPr>
          <w:lang w:val="id-ID"/>
        </w:rPr>
        <w:t xml:space="preserve">. Pendidikan Agama Islam (PAI) idealnya berperan penting dalam mengembangkan karakter dan moral siswa. Namun, tantangan yang sering dihadapi adalah bagaimana membuat mata pelajaran ini menjadi lebih menarik dan relevan bagi siswa sehingga </w:t>
      </w:r>
      <w:r w:rsidR="00F15B7F" w:rsidRPr="00F15B7F">
        <w:rPr>
          <w:lang w:val="id-ID"/>
        </w:rPr>
        <w:lastRenderedPageBreak/>
        <w:t>kurangnya partisipasi aktif siswa dalam proses belajar mengajar. Banyak siswa cenderung pasif, hanya menerima informasi dari guru tanpa terlibat secara mendalam dalam diskusi atau kegiatan kelas. Hal ini tentu dapat menghambat pemahaman mereka terhadap materi yang diajarkan serta mengurangi efektivitas pembelajaran.</w:t>
      </w:r>
    </w:p>
    <w:p w14:paraId="28164218" w14:textId="60E0DCDC" w:rsidR="00F15B7F" w:rsidRPr="00F15B7F" w:rsidRDefault="00F15B7F" w:rsidP="0005539B">
      <w:pPr>
        <w:spacing w:line="276" w:lineRule="auto"/>
        <w:ind w:left="0" w:hanging="2"/>
        <w:jc w:val="both"/>
        <w:rPr>
          <w:lang w:val="id-ID"/>
        </w:rPr>
      </w:pPr>
      <w:r w:rsidRPr="00F15B7F">
        <w:rPr>
          <w:lang w:val="id-ID"/>
        </w:rPr>
        <w:tab/>
      </w:r>
      <w:r>
        <w:rPr>
          <w:lang w:val="id-ID"/>
        </w:rPr>
        <w:tab/>
      </w:r>
      <w:r w:rsidR="0005539B" w:rsidRPr="0005539B">
        <w:t>Selain harus menguasai materi yang akan diajarkan, seorang guru juga dituntut untuk memiliki metode atau model pembelajaran yang efektif agar siswa dapat memahami materi dengan lebih mudah. Model pembelajaran berfungsi sebagai pedoman atau strategi mengajar yang dirancang untuk mencapai tujuan pembelajaran tertentu. Di dalamnya terdapat langkah-langkah yang perlu dilakukan oleh guru dalam merencanakan, melaksanakan, dan mengevaluasi proses pembelajaran. Salah satu model yang dapat diterapkan oleh guru adalah model pembelajaran kooperatif</w:t>
      </w:r>
      <w:r w:rsidR="0005539B">
        <w:t xml:space="preserve"> </w:t>
      </w:r>
      <w:r w:rsidRPr="00F15B7F">
        <w:rPr>
          <w:lang w:val="id-ID"/>
        </w:rPr>
        <w:fldChar w:fldCharType="begin" w:fldLock="1"/>
      </w:r>
      <w:r w:rsidR="00AD68AF">
        <w:rPr>
          <w:lang w:val="id-ID"/>
        </w:rPr>
        <w:instrText>ADDIN CSL_CITATION {"citationItems":[{"id":"ITEM-1","itemData":{"DOI":"10.47709/jpsk.v1i01.1271","abstract":"Pada proses pembelajaran di sekolah khususnya di kelas interaksi antara guru dan siswa sangat penting. Komunikasi antar keduanya dapat dijadikan indikator sampai sejauh mana pemahaman siswa. Keaktifan siswa ketika mengikuti pembelajaran dan respon siswa terhadap mata pelajaran serta materi pelajaran dapat menunjukkan sejauh mana pemahaman peserta didik terhadap materi tersebut. Untuk memberikan gambaran umum pelaksanaan cooperatif learning dalam mewujudkan kondisi bealjar yang interaktif. Metode yang digunakan yaitu studi literatur yang telah dikompilasi, dianalisis, dan disimpulkan dari beberapa jurnal yang relevan dengan judul penelitian Hasil dari model pembelajaran kooperatif ini menumbuhkan daya kompetisi yang kompetitif antar siswa. Siswa akan terbangun motivasi kemadirian dan tumbuh sebagai sosok siswa yang penuh kretifitas dan kemauan yang tinggi untuk tahu dan memahami pemebelajaran yang sedang berlangsung. Hal ini dapat merangsang siswa untuk ikut aktif dalam pembelajaran sehingga dapat meningkatkan prestasi siswa.","author":[{"dropping-particle":"","family":"Sapmawati","given":"Tuti","non-dropping-particle":"","parse-names":false,"suffix":""}],"container-title":"Jurnal Pendidikan Sains dan Komputer","id":"ITEM-1","issue":"01","issued":{"date-parts":[["2021"]]},"page":"42-45","title":"Penerapan Model Pembelajaran Cooperatif Learning Untuk Meningkatkan Keaktifan Siswa SMA","type":"article-journal","volume":"1"},"uris":["http://www.mendeley.com/documents/?uuid=b84e88e4-6cf7-41fc-9e88-a0ec46d06d54","http://www.mendeley.com/documents/?uuid=5689532d-5407-41e8-a9f0-c95ac93de37f"]}],"mendeley":{"formattedCitation":"(Sapmawati 2021)","plainTextFormattedCitation":"(Sapmawati 2021)","previouslyFormattedCitation":"(Sapmawati 2021)"},"properties":{"noteIndex":0},"schema":"https://github.com/citation-style-language/schema/raw/master/csl-citation.json"}</w:instrText>
      </w:r>
      <w:r w:rsidRPr="00F15B7F">
        <w:rPr>
          <w:lang w:val="id-ID"/>
        </w:rPr>
        <w:fldChar w:fldCharType="separate"/>
      </w:r>
      <w:r w:rsidR="00C54C6D" w:rsidRPr="00C54C6D">
        <w:rPr>
          <w:noProof/>
          <w:lang w:val="id-ID"/>
        </w:rPr>
        <w:t>(Sapmawati 2021)</w:t>
      </w:r>
      <w:r w:rsidRPr="00F15B7F">
        <w:rPr>
          <w:lang w:val="id-ID"/>
        </w:rPr>
        <w:fldChar w:fldCharType="end"/>
      </w:r>
      <w:r w:rsidRPr="00F15B7F">
        <w:rPr>
          <w:lang w:val="id-ID"/>
        </w:rPr>
        <w:t xml:space="preserve">. Dalam konteks ini, metode </w:t>
      </w:r>
      <w:r w:rsidRPr="00F15B7F">
        <w:rPr>
          <w:i/>
          <w:iCs/>
          <w:lang w:val="id-ID"/>
        </w:rPr>
        <w:t>Cooperative Learning</w:t>
      </w:r>
      <w:r w:rsidRPr="00F15B7F">
        <w:rPr>
          <w:lang w:val="id-ID"/>
        </w:rPr>
        <w:t xml:space="preserve"> muncul sebagai salah satu pendekatan yang potensial untuk meningkatkan keaktifan siswa dalam pembelajaran </w:t>
      </w:r>
      <w:r w:rsidRPr="00F15B7F">
        <w:rPr>
          <w:lang w:val="id-ID"/>
        </w:rPr>
        <w:fldChar w:fldCharType="begin" w:fldLock="1"/>
      </w:r>
      <w:r w:rsidR="00AD68AF">
        <w:rPr>
          <w:lang w:val="id-ID"/>
        </w:rPr>
        <w:instrText>ADDIN CSL_CITATION {"citationItems":[{"id":"ITEM-1","itemData":{"abstract":"Teaching led by Christian teachers should not only focus on understanding religious concepts, but also increase student initiative in developing collaborative attitudes, cooperative values and social skills. Without students' awareness of collaborating with each other in learning, they will fall behind in class. The aim of writing this article is to discuss the cooperative learning model as a Biblical teaching approach to increase student cooperation. This article was written by collecting data from scientific documents that are related to the topic being studied. The researcher analyzed the data by reducing the results which revealed that the implementation of the cooperative learning model as a Biblical teaching approach to increase student cooperation can be done by teachers encouraging students to work together and serve each other, teachers helping students understand the material completely, teachers helping students to motivating each other in spiritual growth in their community, the teacher encourages students to remind each other to apply Biblical values in their daily activities, the teacher helps students have the initiative to collaborate with each other as a form of concern for others. The biblical cooperative learning model has an important impact in increasing student cooperation as a form of attitude that upholds Christian values.","author":[{"dropping-particle":"","family":"Boru","given":"Maya Arberthin","non-dropping-particle":"","parse-names":false,"suffix":""},{"dropping-particle":"","family":"Saingo","given":"Yakobus Adi","non-dropping-particle":"","parse-names":false,"suffix":""}],"container-title":"Sinar Kasih: Jurnal Pendidikan Agama dan Filsaf at","id":"ITEM-1","issue":"2","issued":{"date-parts":[["2024"]]},"page":"323-325","title":"Model cooperative learning sebagai pendekatan mengajar yang alkitabiah untuk meningkatkan kerja sama siswa","type":"article-journal","volume":"2"},"uris":["http://www.mendeley.com/documents/?uuid=10cac67f-1b51-4088-9e89-666506e81ed9"]}],"mendeley":{"formattedCitation":"(Boru and Saingo 2024)","plainTextFormattedCitation":"(Boru and Saingo 2024)","previouslyFormattedCitation":"(Boru and Saingo 2024)"},"properties":{"noteIndex":0},"schema":"https://github.com/citation-style-language/schema/raw/master/csl-citation.json"}</w:instrText>
      </w:r>
      <w:r w:rsidRPr="00F15B7F">
        <w:rPr>
          <w:lang w:val="id-ID"/>
        </w:rPr>
        <w:fldChar w:fldCharType="separate"/>
      </w:r>
      <w:r w:rsidR="00C54C6D" w:rsidRPr="00C54C6D">
        <w:rPr>
          <w:noProof/>
          <w:lang w:val="id-ID"/>
        </w:rPr>
        <w:t>(Boru and Saingo 2024)</w:t>
      </w:r>
      <w:r w:rsidRPr="00F15B7F">
        <w:rPr>
          <w:lang w:val="id-ID"/>
        </w:rPr>
        <w:fldChar w:fldCharType="end"/>
      </w:r>
      <w:r w:rsidRPr="00F15B7F">
        <w:rPr>
          <w:lang w:val="id-ID"/>
        </w:rPr>
        <w:t xml:space="preserve">. </w:t>
      </w:r>
      <w:r w:rsidRPr="00F15B7F">
        <w:rPr>
          <w:i/>
          <w:iCs/>
          <w:lang w:val="id-ID"/>
        </w:rPr>
        <w:t>Cooperative Learning</w:t>
      </w:r>
      <w:r w:rsidRPr="00F15B7F">
        <w:rPr>
          <w:lang w:val="id-ID"/>
        </w:rPr>
        <w:t xml:space="preserve"> adalah metode pembelajaran yang berfokus pada pembelajaran kelompok. Melalui pendekatan ini, siswa tidak hanya belajar dari guru, tetapi juga dari teman sebayanya, yang dapat memperkaya pemahaman mereka terhadap materi. Metode ini juga mendorong siswa untuk saling membantu, berbagi pengetahuan, dan mengembangkan keterampilan sosial. Pembelajaran kooperatif menekankan pada tugas dan aktivitas pembelajaran yang sifatnya kooperatif, sehingga teman belajar memiliki pengaruh positif sebagai perannya dalam membantu mengembangkan keterampian sosial individu </w:t>
      </w:r>
      <w:r w:rsidRPr="00F15B7F">
        <w:rPr>
          <w:lang w:val="id-ID"/>
        </w:rPr>
        <w:fldChar w:fldCharType="begin" w:fldLock="1"/>
      </w:r>
      <w:r w:rsidR="00AD68AF">
        <w:rPr>
          <w:lang w:val="id-ID"/>
        </w:rPr>
        <w:instrText>ADDIN CSL_CITATION {"citationItems":[{"id":"ITEM-1","itemData":{"DOI":"10.24952/ibtidaiyah.v2i1.5617","ISSN":"2797-4588","abstract":"Abstract In this study, it was found that the cooperative learning model was effective in increasing the activities and learning outcomes of students in SD Negeri 200101/01 Padangsidimpuan. Learning outcomes are the minimum basic abilities or competencies that a student must have. While student activities are how students respond and respond during the learning process, dare to express opinions and are motivated to learn. The subjects of this research were all sixth grade students of SD Negeri 200101/01 Padangsidimpuan. While the subject of this research is the learning outcomes and activities of students when learning Geometry l: Beam. The purpose of this research is to increase the effectiveness of student learning outcomes and activities. When learning mathematics use PTK with a jigsaw type cooperative learning model which is carried out in three cycles. Keywords : Cooperative Learning Model, Geometry, Beam. AbstrakDalam penelitian ini ditemukan hasil bahwa model pembelajaran kooperatif efektif meningkatkan aktivitas dan hasil belajar peserta didik di SD Negeri 200101/01 Padangsidimpuan. Hasil belajar yaitu kemampuan atau kompetensi dasar minimal yang harus dimiliki seorang peserta didik. Sedangkan aktivitas siswa ialah bagaimana respon dan tanggapan peserta didik saat proses pembelajaran, berani untuk menyampaikan pendapat dan termotivasi untuk belajar. Subjek penelitian ini adalah seluruh siswa kelas VI SD Negeri 200101/01 Padangsidimpuan. Sementara subjek penelitian ini yaitu hasil belajar dan aktivitas peserta didik saat pembelajaran Bangun Ruang Balok. Tujuan penelitian ini untuk efektivitas peningkatan hasil belajar dan aktivitas siswa. Saat pembelajaran matematika dilakukan PTK dengan model pembelajaran kooperatif tipe jigsaw yang dilakukan dengan tiga siklus. Kata Kunci: Model Pembelajaran Kooperatif, Bangun Ruang, Balok.","author":[{"dropping-particle":"","family":"Amalia","given":"Sry","non-dropping-particle":"","parse-names":false,"suffix":""},{"dropping-particle":"","family":"Safitri","given":"Adek","non-dropping-particle":"","parse-names":false,"suffix":""}],"container-title":"Dirasatul Ibtidaiyah","id":"ITEM-1","issue":"1","issued":{"date-parts":[["2022"]]},"page":"14-26","title":"Efektivitas Model Cooperative Learning Type Jigsaw Dalam Meningkatkan Hasil Dan Aktivitas Belajar Siswa Dalam Pembelajaran Bangun Ruang Balok","type":"article-journal","volume":"2"},"uris":["http://www.mendeley.com/documents/?uuid=cf51977c-8ee1-430c-9cd8-cff828d39644","http://www.mendeley.com/documents/?uuid=8cb1b79b-db7e-499c-82b5-0b90cee9d2fa"]}],"mendeley":{"formattedCitation":"(Amalia and Safitri 2022)","plainTextFormattedCitation":"(Amalia and Safitri 2022)","previouslyFormattedCitation":"(Amalia and Safitri 2022)"},"properties":{"noteIndex":0},"schema":"https://github.com/citation-style-language/schema/raw/master/csl-citation.json"}</w:instrText>
      </w:r>
      <w:r w:rsidRPr="00F15B7F">
        <w:rPr>
          <w:lang w:val="id-ID"/>
        </w:rPr>
        <w:fldChar w:fldCharType="separate"/>
      </w:r>
      <w:r w:rsidR="00C54C6D" w:rsidRPr="00C54C6D">
        <w:rPr>
          <w:noProof/>
          <w:lang w:val="id-ID"/>
        </w:rPr>
        <w:t>(Amalia and Safitri 2022)</w:t>
      </w:r>
      <w:r w:rsidRPr="00F15B7F">
        <w:rPr>
          <w:lang w:val="id-ID"/>
        </w:rPr>
        <w:fldChar w:fldCharType="end"/>
      </w:r>
      <w:r w:rsidRPr="00F15B7F">
        <w:rPr>
          <w:lang w:val="id-ID"/>
        </w:rPr>
        <w:t xml:space="preserve">. Selaras dengan hal tersebut, ada yang mendefinisikan bahwa </w:t>
      </w:r>
      <w:r w:rsidRPr="00F15B7F">
        <w:rPr>
          <w:i/>
          <w:iCs/>
          <w:lang w:val="id-ID"/>
        </w:rPr>
        <w:t>Cooperative Learning</w:t>
      </w:r>
      <w:r w:rsidRPr="00F15B7F">
        <w:rPr>
          <w:lang w:val="id-ID"/>
        </w:rPr>
        <w:t xml:space="preserve"> adalah metode pembelajaran yang berdasar pada kerja dalam kelompok untuk mencapai tujuan. Sehingga dalam memecahkan soal setiap siswa memiliki tanggung jawab dan pandangan dalam memahami suatu konsep </w:t>
      </w:r>
      <w:r w:rsidRPr="00F15B7F">
        <w:rPr>
          <w:lang w:val="id-ID"/>
        </w:rPr>
        <w:fldChar w:fldCharType="begin" w:fldLock="1"/>
      </w:r>
      <w:r w:rsidR="00AD68AF">
        <w:rPr>
          <w:lang w:val="id-ID"/>
        </w:rPr>
        <w:instrText>ADDIN CSL_CITATION {"citationItems":[{"id":"ITEM-1","itemData":{"DOI":"10.20961/shes.v3i3.46641","ISSN":"2620-9284","abstract":"&lt;table class=\"NormalTable\"&gt;&lt;tbody&gt;&lt;tr&gt;&lt;td width=\"200\"&gt;&lt;span class=\"fontstyle0\"&gt;Penelitian ini dilaksanakan dengan tujuan untuk meningkatkan keaktifan belajar peserta didik&lt;br /&gt;pada mata pelajaran tematik melalui media LKPD dengan menggunakan metode Cooperatif&lt;br /&gt;Learning pada kelas IV SD Negeri Pende 02 Kersana Brebes. Jenis penelitian ini adalah&lt;br /&gt;penelitian tindakan kelas (PTK). Subjeknya adalah peserta didik kelas IV berjumlah 24 siswa.&lt;br /&gt;Desain PTK menggunakan media LKPD dengan metode Cooperative Learning yang meliputi&lt;br /&gt;perencanaan, tindakan dan observasi, serta refleksi. Teknik pengumpulan data menggunakan&lt;br /&gt;observasi, tes, dan dokumentasi. Analisis data yang digunakan statistik deskriptif kuantitatif dan&lt;br /&gt;kualitatif. Hasil penelitian menunjukkan adanya peningkatan persentase keaktifan guru dalam&lt;br /&gt;mengelola kelas dan keaktifan belajar peserta didik, hal ini dapat dilihat dari kegiatan pra&lt;br /&gt;tindakan dan setiap siklus, yaitu tindakan keaktifan guru dalam mengelola kelas pada siklus I&lt;br /&gt;sebesar 70%, sedangkan pada siklus II sebesar 83%. Hal tersebut diiringi dengan peningkatan&lt;br /&gt;rata-rata keaktifan belajar peserta didik dari siklus I sebesar 72%, sedangkan pada siklus II&lt;br /&gt;sebesar 85,24%. Begitu juga keaktifan belajar peserta didik secara klasikal dari siklus I juga&lt;br /&gt;mengalami kenaikan pada siklus II. Dari siklus I 73,21% pada siklus II menjadi 82,39%.&lt;br /&gt;Dengan demikian dapat disimpulkan bahwa penggunaan media LKPD dan model&lt;br /&gt;pembelajaran Cooperatif Learning dalam pembelajaran tematik dapat meningkatkan keaktifan&lt;br /&gt;belajar peserta didik.&lt;/span&gt;&lt;/td&gt;&lt;/tr&gt;&lt;/tbody&gt;&lt;/table&gt;&lt;br /&gt; &lt;br /&gt;&lt;br /&gt;","author":[{"dropping-particle":"","family":"Kustiara","given":"Kustiara","non-dropping-particle":"","parse-names":false,"suffix":""}],"container-title":"Social, Humanities, and Educational Studies (SHEs): Conference Series","id":"ITEM-1","issue":"3","issued":{"date-parts":[["2020"]]},"page":"1227","title":"Efforts to Improve the Learning Activity of Students through Students Worksheets with Cooperative Learning Method for IV Grade in Elementary School","type":"article-journal","volume":"3"},"uris":["http://www.mendeley.com/documents/?uuid=e3a4219d-65f7-4b46-889e-accc66014a5f","http://www.mendeley.com/documents/?uuid=6b34d1c2-238d-4188-9c71-bf689f3a5631"]}],"mendeley":{"formattedCitation":"(Kustiara 2020)","plainTextFormattedCitation":"(Kustiara 2020)","previouslyFormattedCitation":"(Kustiara 2020)"},"properties":{"noteIndex":0},"schema":"https://github.com/citation-style-language/schema/raw/master/csl-citation.json"}</w:instrText>
      </w:r>
      <w:r w:rsidRPr="00F15B7F">
        <w:rPr>
          <w:lang w:val="id-ID"/>
        </w:rPr>
        <w:fldChar w:fldCharType="separate"/>
      </w:r>
      <w:r w:rsidR="00C54C6D" w:rsidRPr="00C54C6D">
        <w:rPr>
          <w:noProof/>
          <w:lang w:val="id-ID"/>
        </w:rPr>
        <w:t>(Kustiara 2020)</w:t>
      </w:r>
      <w:r w:rsidRPr="00F15B7F">
        <w:rPr>
          <w:lang w:val="id-ID"/>
        </w:rPr>
        <w:fldChar w:fldCharType="end"/>
      </w:r>
      <w:r w:rsidRPr="00F15B7F">
        <w:rPr>
          <w:lang w:val="id-ID"/>
        </w:rPr>
        <w:t xml:space="preserve">. Aktivitas belajar siswa yang komunikatif dan interaktif, terjadi dalam kelompok-kelompok kecil </w:t>
      </w:r>
      <w:r w:rsidRPr="00F15B7F">
        <w:rPr>
          <w:lang w:val="id-ID"/>
        </w:rPr>
        <w:fldChar w:fldCharType="begin" w:fldLock="1"/>
      </w:r>
      <w:r w:rsidR="00AD68AF">
        <w:rPr>
          <w:lang w:val="id-ID"/>
        </w:rPr>
        <w:instrText>ADDIN CSL_CITATION {"citationItems":[{"id":"ITEM-1","itemData":{"DOI":"10.53802/fitrah.v4i1.188","ISSN":"2723-3847","abstract":"One of the mistakes in activating student learning is due to an error in choosing a learning model. The purpose of this research is to see the average difference in increasing student learning activity through the use of cooperative learning models of the type of Teams Games Tournament. This study uses quasy experiment researchers. Techniques or data collection carried out in this study were pre- test and post- test, in taking the sample using purposive sampling. The data analysis technique used in this study was the normality test using the Shapirowilk test, the hypothesis testing using the Mann- Whitney test and the n- gain test. The results in this study indicate that the use of the Teams Games Tournament (TGT) model can significantly increase student learning activity, this is evident from the results of the n- gain test which obtained a mean value of 0.8913 or 0.90 for the experimental class, while the control class obtained a mean value 0.4921 or rounded to 0.50 which is smaller than the experimental class so that based on the interpretation of the effectiveness of the n- gain value if it is greater than the value of 0.76 it can be concluded that the use of cooperative learning models of the type of Teams Games Tournament can increase student learning activity.","author":[{"dropping-particle":"","family":"Alawiyah","given":"Alfina","non-dropping-particle":"","parse-names":false,"suffix":""},{"dropping-particle":"","family":"Sukron","given":"Jijim","non-dropping-particle":"","parse-names":false,"suffix":""},{"dropping-particle":"","family":"Firdaus","given":"Muhammad Aditya","non-dropping-particle":"","parse-names":false,"suffix":""}],"container-title":"Fitrah: Journal of Islamic Education","id":"ITEM-1","issue":"1","issued":{"date-parts":[["2023"]]},"page":"69-82","title":"Penerapan Model Pembelajaran Kooperatif Times Games Tournament untuk Meningkatkan Keaktifan Belajar Siswa pada Pembelajaran Pendidikan Agama Islam","type":"article-journal","volume":"4"},"uris":["http://www.mendeley.com/documents/?uuid=2034f967-12cf-4c31-8a32-e27f0949078e","http://www.mendeley.com/documents/?uuid=24226fda-56ca-4428-89ff-bd6a79e422c2"]}],"mendeley":{"formattedCitation":"(Alawiyah, Sukron, and Firdaus 2023)","plainTextFormattedCitation":"(Alawiyah, Sukron, and Firdaus 2023)","previouslyFormattedCitation":"(Alawiyah, Sukron, and Firdaus 2023)"},"properties":{"noteIndex":0},"schema":"https://github.com/citation-style-language/schema/raw/master/csl-citation.json"}</w:instrText>
      </w:r>
      <w:r w:rsidRPr="00F15B7F">
        <w:rPr>
          <w:lang w:val="id-ID"/>
        </w:rPr>
        <w:fldChar w:fldCharType="separate"/>
      </w:r>
      <w:r w:rsidR="00C54C6D" w:rsidRPr="00C54C6D">
        <w:rPr>
          <w:noProof/>
          <w:lang w:val="id-ID"/>
        </w:rPr>
        <w:t>(Alawiyah, Sukron, and Firdaus 2023)</w:t>
      </w:r>
      <w:r w:rsidRPr="00F15B7F">
        <w:rPr>
          <w:lang w:val="id-ID"/>
        </w:rPr>
        <w:fldChar w:fldCharType="end"/>
      </w:r>
      <w:r w:rsidRPr="00F15B7F">
        <w:rPr>
          <w:lang w:val="id-ID"/>
        </w:rPr>
        <w:t>.</w:t>
      </w:r>
    </w:p>
    <w:p w14:paraId="78F257B9" w14:textId="24CEBB71" w:rsidR="00F15B7F" w:rsidRPr="00F15B7F" w:rsidRDefault="00F15B7F" w:rsidP="00F15B7F">
      <w:pPr>
        <w:spacing w:line="276" w:lineRule="auto"/>
        <w:ind w:leftChars="0" w:left="0" w:firstLineChars="0" w:firstLine="720"/>
        <w:jc w:val="both"/>
        <w:rPr>
          <w:lang w:val="id-ID"/>
        </w:rPr>
      </w:pPr>
      <w:r w:rsidRPr="00F15B7F">
        <w:rPr>
          <w:i/>
          <w:iCs/>
        </w:rPr>
        <w:t>Cooperative</w:t>
      </w:r>
      <w:r w:rsidRPr="00F15B7F">
        <w:t xml:space="preserve"> </w:t>
      </w:r>
      <w:r w:rsidRPr="00F15B7F">
        <w:rPr>
          <w:i/>
          <w:iCs/>
        </w:rPr>
        <w:t>learning</w:t>
      </w:r>
      <w:r w:rsidRPr="00F15B7F">
        <w:t xml:space="preserve"> lebih dari sekadar pembelajaran dalam kelompok; ia menggambarkan fenomena groupness, di mana kelompok berfungsi sebagai suatu kesatuan, bukan sekadar kumpulan individu yang berada berdekatan. Dalam konteks kelas multikultur, cooperative learning terbukti efektif dalam meningkatkan kesadaran siswa untuk menerima berbagai perbedaan di lingkungan sosial mereka </w:t>
      </w:r>
      <w:r w:rsidRPr="00F15B7F">
        <w:rPr>
          <w:lang w:val="id-ID"/>
        </w:rPr>
        <w:fldChar w:fldCharType="begin" w:fldLock="1"/>
      </w:r>
      <w:r w:rsidR="00AD68AF">
        <w:rPr>
          <w:lang w:val="id-ID"/>
        </w:rPr>
        <w:instrText>ADDIN CSL_CITATION {"citationItems":[{"id":"ITEM-1","itemData":{"DOI":"10.30762/sittah.v1i2.2484","ISSN":"2745-4479","abstract":"Indikator keaktifan siswa yang diteliti mencakup kecepatan, partisipasi, kerjasama, dan ketelitian. Penelitian ini menggunakan metode penelitian tindakan kelas. Diperoleh hasil Â yang sesuai dengan hipotesis dan perumusan masalah yaitu â€œmelalui penggunaan model pembelajaran Cooperatif Learning dengan metode Tebak Kata akan dapat meningkatkan keaktifan dan hasil belajar peserta didik kelas V SD Negeri Gandasoli Kecamatan Cikidang Kabupaten Sukabumi Tahun Pelajaran 2018/2019 pada materi Pesawat Sederhanaâ€ ini dapat dilihat dari kenaikan rata-rata keaktifan peserta didik di setiap siklusnya. Nilai keaktifan peserta didik pada tahap pra-siklus yaitu 47,3%, pada siklus 1 menjadi 65%, artinya terjadi kenaikan keaktifan peserta didik sebesar 17,7% dari pra siklus ke siklus 1. Dan dari 65% pada siklus 1 menjadi 75,8% pada siklus 2, artinya terjadi kenaikan keaktifan peserta didik sebesar 10,8% dari siklus 1 ke siklus 2. Proses pembelajaran sangat penting bagi guru untuk merencanakan metode pembelajaran Tebak Kata yang menarik dan menyenangkan bagi peserta didik. Hal ini dimaksudkan agar tujuan pembelajaran yaitu meningkatkan keaktifan peserta didik dapat tercapai dengan maksimal.","author":[{"dropping-particle":"","family":"Wulandari","given":"Ratna Wahyu","non-dropping-particle":"","parse-names":false,"suffix":""},{"dropping-particle":"","family":"Anggis","given":"Eka Vasia","non-dropping-particle":"","parse-names":false,"suffix":""}],"container-title":"SITTAH: Journal of Primary Education","id":"ITEM-1","issue":"2","issued":{"date-parts":[["2022"]]},"page":"95-108","title":"Pembelajaran Kooperatif Dengan Kegiatan Tebak Kata Untuk Meningkatkan Keaktifan Peserta Didik Di Kelas","type":"article-journal","volume":"1"},"uris":["http://www.mendeley.com/documents/?uuid=3e633c61-3394-43b4-b0c0-aaff22813baf","http://www.mendeley.com/documents/?uuid=0a41278e-910c-483f-8582-71e91df76cf6"]}],"mendeley":{"formattedCitation":"(Wulandari and Anggis 2022)","plainTextFormattedCitation":"(Wulandari and Anggis 2022)","previouslyFormattedCitation":"(Wulandari and Anggis 2022)"},"properties":{"noteIndex":0},"schema":"https://github.com/citation-style-language/schema/raw/master/csl-citation.json"}</w:instrText>
      </w:r>
      <w:r w:rsidRPr="00F15B7F">
        <w:rPr>
          <w:lang w:val="id-ID"/>
        </w:rPr>
        <w:fldChar w:fldCharType="separate"/>
      </w:r>
      <w:r w:rsidR="00C54C6D" w:rsidRPr="00C54C6D">
        <w:rPr>
          <w:noProof/>
          <w:lang w:val="id-ID"/>
        </w:rPr>
        <w:t>(Wulandari and Anggis 2022)</w:t>
      </w:r>
      <w:r w:rsidRPr="00F15B7F">
        <w:rPr>
          <w:lang w:val="id-ID"/>
        </w:rPr>
        <w:fldChar w:fldCharType="end"/>
      </w:r>
      <w:r w:rsidRPr="00F15B7F">
        <w:rPr>
          <w:lang w:val="id-ID"/>
        </w:rPr>
        <w:t xml:space="preserve">. </w:t>
      </w:r>
      <w:r w:rsidRPr="00F15B7F">
        <w:t xml:space="preserve">Fokus utama dalam pembelajaran kooperatif adalah pada aspek sosial, yaitu menciptakan interaksi antara anggota kelompok. Guru berperan penting dalam menciptakan suasana tersebut dengan memotivasi siswa untuk mengembangkan rasa kebersamaan dan saling ketergantungan, yang dapat meningkatkan perilaku saling membantu di dalam proses pembelajaran </w:t>
      </w:r>
      <w:r w:rsidRPr="00F15B7F">
        <w:rPr>
          <w:lang w:val="id-ID"/>
        </w:rPr>
        <w:fldChar w:fldCharType="begin" w:fldLock="1"/>
      </w:r>
      <w:r w:rsidR="00AD68AF">
        <w:rPr>
          <w:lang w:val="id-ID"/>
        </w:rPr>
        <w:instrText>ADDIN CSL_CITATION {"citationItems":[{"id":"ITEM-1","itemData":{"abstract":"Jigsaw is a multifunctional cooperative learning structure. Jigsaw can be used in a number of ways to achieve a variety of objectives but is primarily used for presentation and acquiring new material, this structure creates interdependence. Jigsaw-type cooperative learning is a learning method based on a form of multifunctional structure of learning groups that can be used on all subjects and all levels to develop each group's expertise and skills that they have learned previously at expert team meetings. In the jigsaw type cooperative learning model, there are groups of origin and expert groups. The home group is the parent group of students with diverse abilities, genders and family backgrounds. Expert group, which is a group of students consisting of members of different origin groups, is assigned to study the topic and then explain it to members of the origin group. The expert group is a combination of several experts from the origin group. The key to the success of jigsaw is interdependence, i.e. each student depends on his/her team members to be able to provide the necessary information in order to perform well during the assessment.","author":[{"dropping-particle":"","family":"Rahmi","given":"Dinda Aulia","non-dropping-particle":"","parse-names":false,"suffix":""},{"dropping-particle":"","family":"Ma'wa","given":"Jannatul","non-dropping-particle":"","parse-names":false,"suffix":""},{"dropping-particle":"","family":"Alim","given":"Jesi Alexande","non-dropping-particle":"","parse-names":false,"suffix":""}],"container-title":"Jurnal Inovasi Ilmu Pendidikan","id":"ITEM-1","issue":"1","issued":{"date-parts":[["2024"]]},"page":"35-41","title":"Analisi Metode Pembelajaran Kooperatif Jigsaw Untuk Meningkatkan Keaktifan Dan Hasil Belajar Siswa","type":"article-journal","volume":"2"},"uris":["http://www.mendeley.com/documents/?uuid=81592133-23d5-4d64-b202-83381294d31c","http://www.mendeley.com/documents/?uuid=4d027df4-3a95-4efb-807e-6f97d07ffccc"]}],"mendeley":{"formattedCitation":"(Rahmi, Ma’wa, and Alim 2024)","plainTextFormattedCitation":"(Rahmi, Ma’wa, and Alim 2024)","previouslyFormattedCitation":"(Rahmi, Ma’wa, and Alim 2024)"},"properties":{"noteIndex":0},"schema":"https://github.com/citation-style-language/schema/raw/master/csl-citation.json"}</w:instrText>
      </w:r>
      <w:r w:rsidRPr="00F15B7F">
        <w:rPr>
          <w:lang w:val="id-ID"/>
        </w:rPr>
        <w:fldChar w:fldCharType="separate"/>
      </w:r>
      <w:r w:rsidR="00C54C6D" w:rsidRPr="00C54C6D">
        <w:rPr>
          <w:noProof/>
          <w:lang w:val="id-ID"/>
        </w:rPr>
        <w:t>(Rahmi, Ma’wa, and Alim 2024)</w:t>
      </w:r>
      <w:r w:rsidRPr="00F15B7F">
        <w:rPr>
          <w:lang w:val="id-ID"/>
        </w:rPr>
        <w:fldChar w:fldCharType="end"/>
      </w:r>
      <w:r w:rsidRPr="00F15B7F">
        <w:rPr>
          <w:lang w:val="id-ID"/>
        </w:rPr>
        <w:t xml:space="preserve">. </w:t>
      </w:r>
    </w:p>
    <w:p w14:paraId="041C5F94" w14:textId="4E7157F1" w:rsidR="00F15B7F" w:rsidRPr="00F15B7F" w:rsidRDefault="00F15B7F" w:rsidP="00F15B7F">
      <w:pPr>
        <w:spacing w:line="276" w:lineRule="auto"/>
        <w:ind w:leftChars="0" w:left="0" w:firstLineChars="0" w:firstLine="720"/>
        <w:jc w:val="both"/>
        <w:rPr>
          <w:lang w:val="id-ID"/>
        </w:rPr>
      </w:pPr>
      <w:r w:rsidRPr="00F15B7F">
        <w:rPr>
          <w:lang w:val="id-ID"/>
        </w:rPr>
        <w:t xml:space="preserve">Hasil studi pendahuluan di SMP Putra Pakuan Bogor menunjukkan bahwa pembelajaran PAI dilaksanakan dengan cara </w:t>
      </w:r>
      <w:r w:rsidRPr="00F15B7F">
        <w:rPr>
          <w:i/>
          <w:iCs/>
          <w:lang w:val="id-ID"/>
        </w:rPr>
        <w:t>Cooperative Learning</w:t>
      </w:r>
      <w:r w:rsidRPr="00F15B7F">
        <w:rPr>
          <w:lang w:val="id-ID"/>
        </w:rPr>
        <w:t xml:space="preserve"> yang bertujuan untuk menciptakan lingkungan belajar yang lebih dinamis dan interaktif. Dengan mengajak siswa untuk aktif berpartisipasi dalam diskusi kelompok, presentasi, dan proyek kolaboratif, siswa dapat lebih mudah memahami konsep-konsep agama dan nilai-nilai moral yang diajarkan. Selain itu, metode ini juga dapat meningkatkan motivasi belajar siswa, karena mereka merasa lebih terlibat dan memiliki peran dalam proses belajar mengajar. Dalam penerapan metode ini, </w:t>
      </w:r>
      <w:r w:rsidRPr="00F15B7F">
        <w:rPr>
          <w:lang w:val="id-ID"/>
        </w:rPr>
        <w:lastRenderedPageBreak/>
        <w:t xml:space="preserve">seorang guru menjadi titik sentral yang mana guru tidak hanya bertugas untuk memberikan materi pada siswa, tapi juga perlu memerhatikan strategi pembelajaran agar proses  belajar mengajar menjadi terarah sesuai rencana pembelajaran untuk mendorong siswa aktif dalam kegiatan pembelajaran. Maka memilih metode pembelajaran yang tepat sangat diperlukan untuk menjadikan proses pembelajaran menjadi lebih menarik, efektif, dan membaut siswa menjadi lebih aktif </w:t>
      </w:r>
      <w:r w:rsidRPr="00F15B7F">
        <w:rPr>
          <w:lang w:val="id-ID"/>
        </w:rPr>
        <w:fldChar w:fldCharType="begin" w:fldLock="1"/>
      </w:r>
      <w:r w:rsidR="00AD68AF">
        <w:rPr>
          <w:lang w:val="id-ID"/>
        </w:rPr>
        <w:instrText>ADDIN CSL_CITATION {"citationItems":[{"id":"ITEM-1","itemData":{"author":[{"dropping-particle":"","family":"Santoso","given":"Muhamad Hadi","non-dropping-particle":"","parse-names":false,"suffix":""},{"dropping-particle":"","family":"Soeryanto","given":"","non-dropping-particle":"","parse-names":false,"suffix":""}],"container-title":"JPTM: Jurnal Pendidikan Teknik Mesin","id":"ITEM-1","issue":"1","issued":{"date-parts":[["2021"]]},"page":"1-10","title":"Analisis Metode Pembelajaran Kooperatif Jigsaw Untuk Meningkatkan Keaktifan Dan Hasil Belajar Siswa","type":"article-journal","volume":"11"},"uris":["http://www.mendeley.com/documents/?uuid=d646b134-5f32-489f-9ada-609e783fd654","http://www.mendeley.com/documents/?uuid=85f0f5c9-0071-4ca9-b4c2-cce6c4cd6598"]}],"mendeley":{"formattedCitation":"(Santoso and Soeryanto 2021)","plainTextFormattedCitation":"(Santoso and Soeryanto 2021)","previouslyFormattedCitation":"(Santoso and Soeryanto 2021)"},"properties":{"noteIndex":0},"schema":"https://github.com/citation-style-language/schema/raw/master/csl-citation.json"}</w:instrText>
      </w:r>
      <w:r w:rsidRPr="00F15B7F">
        <w:rPr>
          <w:lang w:val="id-ID"/>
        </w:rPr>
        <w:fldChar w:fldCharType="separate"/>
      </w:r>
      <w:r w:rsidR="00C54C6D" w:rsidRPr="00C54C6D">
        <w:rPr>
          <w:noProof/>
          <w:lang w:val="id-ID"/>
        </w:rPr>
        <w:t>(Santoso and Soeryanto 2021)</w:t>
      </w:r>
      <w:r w:rsidRPr="00F15B7F">
        <w:rPr>
          <w:lang w:val="id-ID"/>
        </w:rPr>
        <w:fldChar w:fldCharType="end"/>
      </w:r>
      <w:r w:rsidRPr="00F15B7F">
        <w:rPr>
          <w:lang w:val="id-ID"/>
        </w:rPr>
        <w:t xml:space="preserve">. </w:t>
      </w:r>
    </w:p>
    <w:p w14:paraId="4F8B5E8C" w14:textId="171313ED" w:rsidR="00F15B7F" w:rsidRPr="00F15B7F" w:rsidRDefault="00F15B7F" w:rsidP="00F15B7F">
      <w:pPr>
        <w:spacing w:line="276" w:lineRule="auto"/>
        <w:ind w:leftChars="0" w:left="0" w:firstLineChars="0" w:firstLine="720"/>
        <w:jc w:val="both"/>
        <w:rPr>
          <w:lang w:val="id-ID"/>
        </w:rPr>
      </w:pPr>
      <w:r w:rsidRPr="00F15B7F">
        <w:rPr>
          <w:lang w:val="id-ID"/>
        </w:rPr>
        <w:t xml:space="preserve">Penelitian ini berfokus pada bagaimana </w:t>
      </w:r>
      <w:r w:rsidRPr="00F15B7F">
        <w:rPr>
          <w:i/>
          <w:iCs/>
          <w:lang w:val="id-ID"/>
        </w:rPr>
        <w:t>Cooperative Learning</w:t>
      </w:r>
      <w:r w:rsidRPr="00F15B7F">
        <w:rPr>
          <w:lang w:val="id-ID"/>
        </w:rPr>
        <w:t xml:space="preserve"> dapat diimplementasikan secara efektif dalam mata pelajaran PAI dan dampaknya terhadap keaktifan siswa di kelas. Penelitian ini juga mengevaluasi seberapa jauh metode ini dapat meningkatkan hasil belajar siswa, baik dalam aspek kognitif maupun afektif. Aspek kognitif meliputi pemahaman siswa terhadap materi pelajaran, sementara aspek afektif mencakup sikap dan minat siswa terhadap pembelajaran PAI . Seiring dengan perkembangan zaman dan tantangan pendidikan yang semakin kompleks, penerapan metode pembelajaran yang inovatif menjadi semakin penting. </w:t>
      </w:r>
      <w:r w:rsidRPr="00F15B7F">
        <w:rPr>
          <w:i/>
          <w:iCs/>
          <w:lang w:val="id-ID"/>
        </w:rPr>
        <w:t>Cooperative Learning</w:t>
      </w:r>
      <w:r w:rsidRPr="00F15B7F">
        <w:rPr>
          <w:lang w:val="id-ID"/>
        </w:rPr>
        <w:t xml:space="preserve"> menawarkan pendekatan yang sesuai dengan kebutuhan pendidikan modern, di mana kemampuan bekerja sama dan berpikir kritis menjadi kompetensi yang sangat dibutuhkan. Dengan demikian, penelitian ini tidak hanya relevan bagi mata pelajaran PAI, tetapi juga bagi pengembangan pendidikan secara umum </w:t>
      </w:r>
      <w:r w:rsidRPr="00F15B7F">
        <w:rPr>
          <w:lang w:val="id-ID"/>
        </w:rPr>
        <w:fldChar w:fldCharType="begin" w:fldLock="1"/>
      </w:r>
      <w:r w:rsidR="00AD68AF">
        <w:rPr>
          <w:lang w:val="id-ID"/>
        </w:rPr>
        <w:instrText>ADDIN CSL_CITATION {"citationItems":[{"id":"ITEM-1","itemData":{"DOI":"10.51878/science.v2i2.1233","ISSN":"2797-0744","abstract":"The activity level of students in class X IPA 2 SMAN 10 Pandeglang before the study was 12.5% ??and the average learning outcome was 42.4. Inquiry type cooperative learning provides many opportunities for students to express opinions, ask and answer questions, so that all students can be actively involved in the learning process. The application of the inquiry type cooperative learning model is able to provide learning experiences about various phenomena or facts so that students are able to conclude or find answers that are certain in accordance with the objectives of using inquiry learning strategies, namely developing the ability to think systematically, logically and critically. This study aims to improve student activity and learning outcomes in chemical bonding learning through the inquiry type cooperative learning model. This classroom action research consists of 2 cycles, with 4 stages, namely planning, implementation, observation and reflection. It was carried out on 32 students of class X IPA 2 of SMAN 10 Pandeglang in the 2017/2018 academic year. Based on the results of the study, it turned out that student activity increased by 43.62% from the first cycle of 38.18% and 81.8% in the second cycle. This shows that the application of the inquiry-type cooperative learning model can increase student activity. Student learning outcomes in the cognitive domain also increased by 43.75%, which came from the first cycle of 34, 38% and the second cycle of 78.13%. In general, the results showed that the application of the inquiry-type cooperative learning model could improve student activity and learning outcomes in chemical bonding learning at SMAN 10 Pandeglang. ABSTRAKTingkat keaktifan siswa kelas X IPA 2 SMAN 10 Pandeglang sebelum penelitian sebesar 12,5% dan rata-rata hasil belajarnya 42,4. Pembelajaran kooperatif tipe inquirí banyak memberikan kesempatan siswa saling mengemukakan pendapat, bertanya dan menjawab, maka semua siswa dapat terlibat aktif dalam proses pembelajaran. Penerapan model pembelajaran kooperatif tipe inquirí mampu memberikan pengalaman belajar tentang berbagai fenomena atau fakta sehingga siswa mampu menyimpulkan atau menemukan sendiri jawaban yang sudah pasti sesuai dengan tujuan dari penggunaan strategi pembelajaran inquirí yaitu mengembangkan kemampuan berpikir secara sistematis, logis dan kritis. Penelitian ini bertujuan untuk meningkatkan aktivitas dan hasil belajar siswa pada pembelajaran ikatan kimia melalui model pembela…","author":[{"dropping-particle":"","family":"Syamsiyah","given":"Yuni Noer","non-dropping-particle":"","parse-names":false,"suffix":""}],"container-title":"SCIENCE : Jurnal Inovasi Pendidikan Matematika dan IPA","id":"ITEM-1","issue":"2","issued":{"date-parts":[["2022"]]},"page":"144-151","title":"Penerapan Model Kooperatif Tipe Inquiri Pada Pembelajaran Ikatan Kimia Untuk Meningkatkan Aktivitas Dan Hasil Belajar","type":"article-journal","volume":"2"},"uris":["http://www.mendeley.com/documents/?uuid=f04d9819-7d3c-4704-bea3-8d3441bb3421","http://www.mendeley.com/documents/?uuid=fc1113fc-1531-4dfc-90a7-b74dd3fce9a0"]}],"mendeley":{"formattedCitation":"(Syamsiyah 2022)","plainTextFormattedCitation":"(Syamsiyah 2022)","previouslyFormattedCitation":"(Syamsiyah 2022)"},"properties":{"noteIndex":0},"schema":"https://github.com/citation-style-language/schema/raw/master/csl-citation.json"}</w:instrText>
      </w:r>
      <w:r w:rsidRPr="00F15B7F">
        <w:rPr>
          <w:lang w:val="id-ID"/>
        </w:rPr>
        <w:fldChar w:fldCharType="separate"/>
      </w:r>
      <w:r w:rsidR="00C54C6D" w:rsidRPr="00C54C6D">
        <w:rPr>
          <w:noProof/>
          <w:lang w:val="id-ID"/>
        </w:rPr>
        <w:t>(Syamsiyah 2022)</w:t>
      </w:r>
      <w:r w:rsidRPr="00F15B7F">
        <w:rPr>
          <w:lang w:val="id-ID"/>
        </w:rPr>
        <w:fldChar w:fldCharType="end"/>
      </w:r>
      <w:r w:rsidRPr="00F15B7F">
        <w:rPr>
          <w:lang w:val="id-ID"/>
        </w:rPr>
        <w:t>.</w:t>
      </w:r>
    </w:p>
    <w:p w14:paraId="30B6FA06" w14:textId="77777777" w:rsidR="00F15B7F" w:rsidRPr="00F15B7F" w:rsidRDefault="00F15B7F" w:rsidP="00F15B7F">
      <w:pPr>
        <w:spacing w:line="276" w:lineRule="auto"/>
        <w:ind w:leftChars="0" w:left="0" w:firstLineChars="0" w:firstLine="720"/>
        <w:jc w:val="both"/>
        <w:rPr>
          <w:lang w:val="id-ID"/>
        </w:rPr>
      </w:pPr>
      <w:r w:rsidRPr="00F15B7F">
        <w:rPr>
          <w:lang w:val="id-ID"/>
        </w:rPr>
        <w:t xml:space="preserve">SMP Putra Pakuan Bogor sebagai institusi pendidikan memiliki komitmen untuk terus meningkatkan kualitas pembelajaran dan mendukung pengembangan metode pengajaran yang efektif. Penerapan </w:t>
      </w:r>
      <w:r w:rsidRPr="00F15B7F">
        <w:rPr>
          <w:i/>
          <w:iCs/>
          <w:lang w:val="id-ID"/>
        </w:rPr>
        <w:t>Cooperative Learning</w:t>
      </w:r>
      <w:r w:rsidRPr="00F15B7F">
        <w:rPr>
          <w:lang w:val="id-ID"/>
        </w:rPr>
        <w:t xml:space="preserve"> merupakan salah satu upaya untuk mencapai tujuan tersebut, dengan harapan dapat menciptakan pengalaman belajar yang lebih bermakna bagi siswa. Dukungan dari pihak sekolah, guru, dan orang tua sangat penting dalam keberhasilan implementasi metode ini.</w:t>
      </w:r>
    </w:p>
    <w:p w14:paraId="76A297DC" w14:textId="77777777" w:rsidR="00F15B7F" w:rsidRPr="00F15B7F" w:rsidRDefault="00F15B7F" w:rsidP="00F15B7F">
      <w:pPr>
        <w:spacing w:line="276" w:lineRule="auto"/>
        <w:ind w:leftChars="0" w:left="0" w:firstLineChars="0" w:firstLine="720"/>
        <w:jc w:val="both"/>
        <w:rPr>
          <w:lang w:val="id-ID"/>
        </w:rPr>
      </w:pPr>
      <w:r w:rsidRPr="00F15B7F">
        <w:rPr>
          <w:lang w:val="id-ID"/>
        </w:rPr>
        <w:t xml:space="preserve">Selanjutnya, penelitian ini juga meneliti tantangan yang mungkin dihadapi dalam penerapan </w:t>
      </w:r>
      <w:r w:rsidRPr="00F15B7F">
        <w:rPr>
          <w:i/>
          <w:iCs/>
          <w:lang w:val="id-ID"/>
        </w:rPr>
        <w:t>Cooperative Learning</w:t>
      </w:r>
      <w:r w:rsidRPr="00F15B7F">
        <w:rPr>
          <w:lang w:val="id-ID"/>
        </w:rPr>
        <w:t xml:space="preserve">, seperti keterbatasan waktu, kesulitan dalam pengelolaan kelompok, dan variasi kemampuan siswa. Dengan memahami tantangan ini, diharapkan dapat ditemukan solusi yang tepat untuk mengoptimalkan penerapan </w:t>
      </w:r>
      <w:r w:rsidRPr="00F15B7F">
        <w:rPr>
          <w:i/>
          <w:iCs/>
          <w:lang w:val="id-ID"/>
        </w:rPr>
        <w:t>Cooperative Learning</w:t>
      </w:r>
      <w:r w:rsidRPr="00F15B7F">
        <w:rPr>
          <w:lang w:val="id-ID"/>
        </w:rPr>
        <w:t xml:space="preserve"> dalam pembelajaran PAI.</w:t>
      </w:r>
    </w:p>
    <w:p w14:paraId="56A8D166" w14:textId="231570BC" w:rsidR="00F15B7F" w:rsidRPr="00F15B7F" w:rsidRDefault="00F15B7F" w:rsidP="00F15B7F">
      <w:pPr>
        <w:spacing w:line="276" w:lineRule="auto"/>
        <w:ind w:leftChars="0" w:left="0" w:firstLineChars="0" w:firstLine="720"/>
        <w:jc w:val="both"/>
        <w:rPr>
          <w:lang w:val="id-ID"/>
        </w:rPr>
      </w:pPr>
      <w:r w:rsidRPr="00F15B7F">
        <w:rPr>
          <w:lang w:val="id-ID"/>
        </w:rPr>
        <w:t xml:space="preserve">Pada akhirnya, penerapan </w:t>
      </w:r>
      <w:r w:rsidRPr="00F15B7F">
        <w:rPr>
          <w:i/>
          <w:iCs/>
          <w:lang w:val="id-ID"/>
        </w:rPr>
        <w:t>Cooperative Learning</w:t>
      </w:r>
      <w:r w:rsidRPr="00F15B7F">
        <w:rPr>
          <w:lang w:val="id-ID"/>
        </w:rPr>
        <w:t xml:space="preserve"> diharapkan tidak hanya meningkatkan keaktifan dan hasil belajar siswa, tetapi juga dapat meningkatkan nilai karakter siswa yang lebih baik, sesuai dengan nilai-nilai agama Islam yang diajarkan. Dengan demikian, metode ini dapat menjadi salah satu kontribusi penting dalam upaya menciptakan generasi yang berakhlak mulia dan berdaya saing tinggi </w:t>
      </w:r>
      <w:r w:rsidRPr="00F15B7F">
        <w:rPr>
          <w:lang w:val="id-ID"/>
        </w:rPr>
        <w:fldChar w:fldCharType="begin" w:fldLock="1"/>
      </w:r>
      <w:r w:rsidR="00AD68AF">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ovita","given":"Roin","non-dropping-particle":"","parse-names":false,"suffix":""}],"container-title":"Jurnal Pendidikan Taman Widya Humaniora (JPTWH)","id":"ITEM-1","issue":"2","issued":{"date-parts":[["2023"]]},"page":"854-876","title":"Pembelajaran Berdiferensiasi Melalui Cooperative Learning Teknik Demonstrasi untuk Peningkatan Keaktifan Siswa Kelas 1 SDN Songgokerto 02 Batu","type":"article-journal","volume":"2"},"uris":["http://www.mendeley.com/documents/?uuid=bf3630f3-a8e5-4408-93bb-0bf0e84984b6","http://www.mendeley.com/documents/?uuid=88015a5f-a0a9-420a-b8a0-1c2eb78547db"]}],"mendeley":{"formattedCitation":"(Rovita 2023)","plainTextFormattedCitation":"(Rovita 2023)","previouslyFormattedCitation":"(Rovita 2023)"},"properties":{"noteIndex":0},"schema":"https://github.com/citation-style-language/schema/raw/master/csl-citation.json"}</w:instrText>
      </w:r>
      <w:r w:rsidRPr="00F15B7F">
        <w:rPr>
          <w:lang w:val="id-ID"/>
        </w:rPr>
        <w:fldChar w:fldCharType="separate"/>
      </w:r>
      <w:r w:rsidR="00C54C6D" w:rsidRPr="00C54C6D">
        <w:rPr>
          <w:noProof/>
          <w:lang w:val="id-ID"/>
        </w:rPr>
        <w:t>(Rovita 2023)</w:t>
      </w:r>
      <w:r w:rsidRPr="00F15B7F">
        <w:rPr>
          <w:lang w:val="id-ID"/>
        </w:rPr>
        <w:fldChar w:fldCharType="end"/>
      </w:r>
      <w:r w:rsidRPr="00F15B7F">
        <w:rPr>
          <w:lang w:val="id-ID"/>
        </w:rPr>
        <w:t>.</w:t>
      </w:r>
    </w:p>
    <w:p w14:paraId="154031F4" w14:textId="77777777" w:rsidR="00E25BD4" w:rsidRPr="00F15B7F" w:rsidRDefault="00E25BD4">
      <w:pPr>
        <w:ind w:left="0" w:hanging="2"/>
        <w:jc w:val="both"/>
        <w:rPr>
          <w:lang w:val="id-ID"/>
        </w:rPr>
      </w:pPr>
    </w:p>
    <w:p w14:paraId="1B655CB3" w14:textId="0F6ECE7F" w:rsidR="00E25BD4" w:rsidRPr="00C54C6D" w:rsidRDefault="00A6504E" w:rsidP="00C54C6D">
      <w:pPr>
        <w:tabs>
          <w:tab w:val="left" w:pos="340"/>
        </w:tabs>
        <w:spacing w:line="276" w:lineRule="auto"/>
        <w:ind w:left="0" w:hanging="2"/>
        <w:rPr>
          <w:color w:val="000000"/>
        </w:rPr>
      </w:pPr>
      <w:r w:rsidRPr="00706061">
        <w:rPr>
          <w:b/>
          <w:smallCaps/>
        </w:rPr>
        <w:t>METODE</w:t>
      </w:r>
    </w:p>
    <w:p w14:paraId="70403B1A" w14:textId="77777777" w:rsidR="0068171E" w:rsidRDefault="0068171E" w:rsidP="0068171E">
      <w:pPr>
        <w:spacing w:line="276" w:lineRule="auto"/>
        <w:ind w:leftChars="0" w:left="0" w:firstLineChars="0" w:firstLine="720"/>
        <w:jc w:val="both"/>
        <w:rPr>
          <w:rFonts w:asciiTheme="majorBidi" w:eastAsia="Cambria" w:hAnsiTheme="majorBidi" w:cstheme="majorBidi"/>
        </w:rPr>
      </w:pPr>
      <w:r w:rsidRPr="0068171E">
        <w:rPr>
          <w:rFonts w:asciiTheme="majorBidi" w:eastAsia="Cambria" w:hAnsiTheme="majorBidi" w:cstheme="majorBidi"/>
        </w:rPr>
        <w:t>Penelitian ini menerapkan pendekatan kualitatif dengan metode deskriptif untuk memahami penerapan Cooperative Learning dalam mata pelajaran Pendidikan Agama Islam (PAI) di SMP Putra Pakuan Bogor. Pendekatan kualitatif dipilih karena penelitian ini bertujuan untuk menggali pengalaman, persepsi, dan partisipasi siswa serta guru dalam proses pembelajaran yang menggunakan metode Cooperative Learning. Dengan pendekatan ini, data yang diperoleh menjadi lebih kaya dan mendalam, memberikan gambaran komprehensif tentang efektivitas metode tersebut dalam menciptakan pembelajaran yang aktif.</w:t>
      </w:r>
    </w:p>
    <w:p w14:paraId="2F33A6E4" w14:textId="2EA0F769" w:rsidR="00C54C6D" w:rsidRPr="00C54C6D" w:rsidRDefault="00C54C6D" w:rsidP="0068171E">
      <w:pPr>
        <w:spacing w:line="276" w:lineRule="auto"/>
        <w:ind w:leftChars="0" w:left="0" w:firstLineChars="0" w:firstLine="720"/>
        <w:jc w:val="both"/>
        <w:rPr>
          <w:rFonts w:asciiTheme="majorBidi" w:eastAsia="Cambria" w:hAnsiTheme="majorBidi" w:cstheme="majorBidi"/>
          <w:lang w:val="id-ID"/>
        </w:rPr>
      </w:pPr>
      <w:r w:rsidRPr="00C54C6D">
        <w:rPr>
          <w:rFonts w:asciiTheme="majorBidi" w:eastAsia="Cambria" w:hAnsiTheme="majorBidi" w:cstheme="majorBidi"/>
          <w:lang w:val="id-ID"/>
        </w:rPr>
        <w:lastRenderedPageBreak/>
        <w:t xml:space="preserve">Subjek penelitian ini adalah siswa dan guru mata pelajaran PAI di SMP Putra Pakuan Bogor. Pemilihan subjek ini didasarkan pada relevansi mereka terhadap implementasi metode </w:t>
      </w:r>
      <w:r w:rsidRPr="00C54C6D">
        <w:rPr>
          <w:rFonts w:asciiTheme="majorBidi" w:eastAsia="Cambria" w:hAnsiTheme="majorBidi" w:cstheme="majorBidi"/>
          <w:i/>
          <w:iCs/>
          <w:lang w:val="id-ID"/>
        </w:rPr>
        <w:t>Cooperative Learning</w:t>
      </w:r>
      <w:r w:rsidRPr="00C54C6D">
        <w:rPr>
          <w:rFonts w:asciiTheme="majorBidi" w:eastAsia="Cambria" w:hAnsiTheme="majorBidi" w:cstheme="majorBidi"/>
          <w:lang w:val="id-ID"/>
        </w:rPr>
        <w:t xml:space="preserve">. Siswa yang menjadi subjek penelitian adalah mereka yang berpartisipasi dalam kelas PAI di mana metode ini diterapkan. Sementara itu, guru PAI dipilih karena perannya yang krusial dalam mengorganisasi dan memfasilitasi pembelajaran </w:t>
      </w:r>
      <w:r w:rsidRPr="00C54C6D">
        <w:rPr>
          <w:rFonts w:asciiTheme="majorBidi" w:eastAsia="Cambria" w:hAnsiTheme="majorBidi" w:cstheme="majorBidi"/>
          <w:i/>
          <w:iCs/>
          <w:lang w:val="id-ID"/>
        </w:rPr>
        <w:t>Cooperative Learning</w:t>
      </w:r>
      <w:r w:rsidRPr="00C54C6D">
        <w:rPr>
          <w:rFonts w:asciiTheme="majorBidi" w:eastAsia="Cambria" w:hAnsiTheme="majorBidi" w:cstheme="majorBidi"/>
          <w:lang w:val="id-ID"/>
        </w:rPr>
        <w:t xml:space="preserve"> di kelas. Melalui keterlibatan langsung dengan subjek ini, diharapkan penelitian dapat menangkap dinamika yang terjadi selama proses pembelajaran.</w:t>
      </w:r>
    </w:p>
    <w:p w14:paraId="6B96506B" w14:textId="56C9D89E" w:rsidR="00C54C6D" w:rsidRPr="00C54C6D" w:rsidRDefault="0068171E" w:rsidP="0068171E">
      <w:pPr>
        <w:spacing w:line="276" w:lineRule="auto"/>
        <w:ind w:leftChars="0" w:left="0" w:firstLineChars="0" w:firstLine="720"/>
        <w:jc w:val="both"/>
        <w:rPr>
          <w:rFonts w:asciiTheme="majorBidi" w:eastAsia="Cambria" w:hAnsiTheme="majorBidi" w:cstheme="majorBidi"/>
          <w:lang w:val="id-ID"/>
        </w:rPr>
      </w:pPr>
      <w:r w:rsidRPr="0068171E">
        <w:rPr>
          <w:rFonts w:asciiTheme="majorBidi" w:eastAsia="Cambria" w:hAnsiTheme="majorBidi" w:cstheme="majorBidi"/>
        </w:rPr>
        <w:t>Teknik pengumpulan data dalam penelitian ini mencakup observasi, wawancara, dan dokumentasi. Observasi dilakukan untuk mengamati secara langsung pelaksanaan Cooperative Learning di kelas PAI, termasuk interaksi antar siswa, cara guru memfasilitasi pembelajaran, dan respons siswa terhadap metode ini. Wawancara dilakukan dengan guru PAI untuk mendapatkan pemahaman yang lebih mendalam tentang strategi pengajaran yang digunakan, serta dengan beberapa siswa untuk menggali pengalaman dan persepsi mereka mengenai metode Cooperative Learning. Dokumentasi yang dikumpulkan meliputi rencana pelaksanaan pembelajaran (RPP), catatan pengajaran, dan hasil kerja siswa, yang berfungsi untuk mendukung data dari observasi dan wawancara.</w:t>
      </w:r>
    </w:p>
    <w:p w14:paraId="0097FFAD" w14:textId="77777777" w:rsidR="00C54C6D" w:rsidRPr="00C54C6D" w:rsidRDefault="00C54C6D" w:rsidP="00C54C6D">
      <w:pPr>
        <w:spacing w:line="276" w:lineRule="auto"/>
        <w:ind w:leftChars="0" w:left="0" w:firstLineChars="0" w:firstLine="720"/>
        <w:jc w:val="both"/>
        <w:rPr>
          <w:rFonts w:asciiTheme="majorBidi" w:eastAsia="Cambria" w:hAnsiTheme="majorBidi" w:cstheme="majorBidi"/>
          <w:lang w:val="id-ID"/>
        </w:rPr>
      </w:pPr>
      <w:r w:rsidRPr="00C54C6D">
        <w:rPr>
          <w:rFonts w:asciiTheme="majorBidi" w:eastAsia="Cambria" w:hAnsiTheme="majorBidi" w:cstheme="majorBidi"/>
          <w:lang w:val="id-ID"/>
        </w:rPr>
        <w:t xml:space="preserve">Analisis data dalam penelitian ini dilakukan dengan menggunakan teknik analisis tematik, yang melibatkan proses pengkodean data, identifikasi tema-tema utama, dan interpretasi data berdasarkan tema yang muncul. Data yang diperoleh dari observasi, wawancara, dan dokumentasi dianalisis secara mendalam untuk menemukan pola-pola yang menunjukkan efektivitas dan tantangan dalam penerapan </w:t>
      </w:r>
      <w:r w:rsidRPr="00C54C6D">
        <w:rPr>
          <w:rFonts w:asciiTheme="majorBidi" w:eastAsia="Cambria" w:hAnsiTheme="majorBidi" w:cstheme="majorBidi"/>
          <w:i/>
          <w:iCs/>
          <w:lang w:val="id-ID"/>
        </w:rPr>
        <w:t>Cooperative Learning</w:t>
      </w:r>
      <w:r w:rsidRPr="00C54C6D">
        <w:rPr>
          <w:rFonts w:asciiTheme="majorBidi" w:eastAsia="Cambria" w:hAnsiTheme="majorBidi" w:cstheme="majorBidi"/>
          <w:lang w:val="id-ID"/>
        </w:rPr>
        <w:t>. Pendekatan ini memungkinkan peneliti untuk mengidentifikasi faktor-faktor yang mempengaruhi keaktifan siswa dalam pembelajaran PAI, serta untuk mengembangkan pemahaman tentang bagaimana metode ini dapat dioptimalkan.</w:t>
      </w:r>
    </w:p>
    <w:p w14:paraId="62384B6A" w14:textId="77777777" w:rsidR="00C54C6D" w:rsidRPr="00C54C6D" w:rsidRDefault="00C54C6D" w:rsidP="00C54C6D">
      <w:pPr>
        <w:spacing w:line="276" w:lineRule="auto"/>
        <w:ind w:leftChars="0" w:left="0" w:firstLineChars="0" w:firstLine="720"/>
        <w:jc w:val="both"/>
        <w:rPr>
          <w:rFonts w:asciiTheme="majorBidi" w:eastAsia="Cambria" w:hAnsiTheme="majorBidi" w:cstheme="majorBidi"/>
          <w:lang w:val="id-ID"/>
        </w:rPr>
      </w:pPr>
      <w:r w:rsidRPr="00C54C6D">
        <w:rPr>
          <w:rFonts w:asciiTheme="majorBidi" w:eastAsia="Cambria" w:hAnsiTheme="majorBidi" w:cstheme="majorBidi"/>
          <w:lang w:val="id-ID"/>
        </w:rPr>
        <w:t>Penelitian dimulai dengan tahap persiapan, yaitu perencanaan dan persiapan instrumen penelitian seperti panduan wawancara dan lembar observasi. Setelah itu, dilanjutkan dengan pengumpulan data melalui observasi kelas, wawancara dengan guru dan siswa, serta pengumpulan dokumen terkait. Selama proses ini, peneliti memastikan untuk menjaga etika penelitian dengan mendapatkan izin dari pihak sekolah dan memberikan penjelasan mengenai tujuan penelitian kepada subjek yang terlibat. Setelah data terkumpul, peneliti melakukan analisis data dan menyusun laporan hasil penelitian. Untuk memastikan validitas data, penelitian ini menggunakan teknik triangulasi data dengan membandingkan informasi dari berbagai sumber, yaitu observasi, wawancara, dan dokumentasi. Teknik ini membantu memverifikasi kebenaran data dan memperkuat kesimpulan yang diambil. Selain itu, peneliti juga melakukan member checking dengan mengonfirmasi temuan kepada guru dan beberapa siswa yang terlibat untuk memastikan interpretasi data sesuai dengan pengalaman dan pandangan mereka.</w:t>
      </w:r>
    </w:p>
    <w:p w14:paraId="24B20ADC" w14:textId="77777777" w:rsidR="00C54C6D" w:rsidRPr="00C54C6D" w:rsidRDefault="00C54C6D" w:rsidP="00C54C6D">
      <w:pPr>
        <w:spacing w:line="276" w:lineRule="auto"/>
        <w:ind w:leftChars="0" w:left="0" w:firstLineChars="0" w:firstLine="720"/>
        <w:jc w:val="both"/>
        <w:rPr>
          <w:rFonts w:asciiTheme="majorBidi" w:eastAsia="Cambria" w:hAnsiTheme="majorBidi" w:cstheme="majorBidi"/>
          <w:lang w:val="id-ID"/>
        </w:rPr>
      </w:pPr>
      <w:r w:rsidRPr="00C54C6D">
        <w:rPr>
          <w:rFonts w:asciiTheme="majorBidi" w:eastAsia="Cambria" w:hAnsiTheme="majorBidi" w:cstheme="majorBidi"/>
          <w:lang w:val="id-ID"/>
        </w:rPr>
        <w:t xml:space="preserve">Penelitian ini memiliki beberapa keterbatasan yang perlu diperhatikan. Pertama, penelitian ini hanya dilakukan di satu sekolah, yaitu SMP Putra Pakuan Bogor, sehingga hasil penelitian mungkin tidak dapat digeneralisasi untuk konteks sekolah lain. Kedua, data yang diperoleh bergantung pada kejujuran dan keterbukaan responden dalam wawancara. Meskipun </w:t>
      </w:r>
      <w:r w:rsidRPr="00C54C6D">
        <w:rPr>
          <w:rFonts w:asciiTheme="majorBidi" w:eastAsia="Cambria" w:hAnsiTheme="majorBidi" w:cstheme="majorBidi"/>
          <w:lang w:val="id-ID"/>
        </w:rPr>
        <w:lastRenderedPageBreak/>
        <w:t>demikian, upaya telah dilakukan untuk meminimalisir bias dengan menggunakan teknik triangulasi dan member checking.</w:t>
      </w:r>
    </w:p>
    <w:p w14:paraId="12F30EA0" w14:textId="77777777" w:rsidR="00C54C6D" w:rsidRPr="00C54C6D" w:rsidRDefault="00C54C6D" w:rsidP="00D5471D">
      <w:pPr>
        <w:ind w:leftChars="0" w:left="0" w:firstLineChars="0" w:firstLine="0"/>
        <w:rPr>
          <w:b/>
          <w:bCs/>
          <w:color w:val="000000"/>
          <w:lang w:val="id-ID"/>
        </w:rPr>
      </w:pPr>
    </w:p>
    <w:p w14:paraId="1AA20A8F" w14:textId="77777777" w:rsidR="00E25BD4" w:rsidRPr="00706061" w:rsidRDefault="00A6504E">
      <w:pPr>
        <w:tabs>
          <w:tab w:val="left" w:pos="340"/>
        </w:tabs>
        <w:spacing w:line="276" w:lineRule="auto"/>
        <w:ind w:left="0" w:hanging="2"/>
        <w:rPr>
          <w:color w:val="000000"/>
        </w:rPr>
      </w:pPr>
      <w:r w:rsidRPr="00706061">
        <w:rPr>
          <w:b/>
          <w:smallCaps/>
        </w:rPr>
        <w:t xml:space="preserve">HASIL DAN PEMBAHASAN </w:t>
      </w:r>
    </w:p>
    <w:p w14:paraId="3D413A9A" w14:textId="0B023612" w:rsidR="00BD1FE8" w:rsidRDefault="00BD1FE8" w:rsidP="00AD68AF">
      <w:pPr>
        <w:spacing w:line="276" w:lineRule="auto"/>
        <w:ind w:left="0" w:hanging="2"/>
        <w:jc w:val="both"/>
        <w:rPr>
          <w:b/>
          <w:bCs/>
        </w:rPr>
      </w:pPr>
      <w:r w:rsidRPr="00706061">
        <w:rPr>
          <w:b/>
          <w:bCs/>
        </w:rPr>
        <w:t>Persepsi Siswa Terhadap Metode Cooperative Learning dalam Pembelajaran Pendidikan Agama Islam</w:t>
      </w:r>
    </w:p>
    <w:p w14:paraId="621575C3" w14:textId="55711ECE" w:rsidR="00AD68AF" w:rsidRPr="00AD68AF" w:rsidRDefault="00AD68AF" w:rsidP="00AD68AF">
      <w:pPr>
        <w:spacing w:line="276" w:lineRule="auto"/>
        <w:ind w:leftChars="0" w:left="0" w:firstLineChars="0" w:firstLine="720"/>
        <w:jc w:val="both"/>
        <w:rPr>
          <w:lang w:val="id-ID"/>
        </w:rPr>
      </w:pPr>
      <w:r w:rsidRPr="00AD68AF">
        <w:rPr>
          <w:lang w:val="id-ID"/>
        </w:rPr>
        <w:t>Pembelajaran yang aktif di kelas idealnya melibatkan partisipasi siswa secara langsung. Siswa tidak hanya berperan sebagai pendengar, tetapi juga terlibat dalam diskusi, tanya jawab, dan eksplorasi mandiri. Sedangkan guru berperan bukan sekadar pemberi materi, tapi juga sebagai fasilitator agar siswa diberi ruang dan membimbing mereka untuk mengeksplorasi ide-ide mereka sendiri. Sehingga pembelajaran aktif juga terkadang disebut sebagai pembelajaran yang berfokus pada siswa (</w:t>
      </w:r>
      <w:r w:rsidRPr="00AD68AF">
        <w:rPr>
          <w:i/>
          <w:iCs/>
          <w:lang w:val="id-ID"/>
        </w:rPr>
        <w:t>student centered</w:t>
      </w:r>
      <w:r w:rsidRPr="00AD68AF">
        <w:rPr>
          <w:lang w:val="id-ID"/>
        </w:rPr>
        <w:t xml:space="preserve">). Dengan demikian, siswa memiliki peran yang lebih besar dalam menentukan arah belajar mereka dan menuntut mereka untuk aktif dan mandiri </w:t>
      </w:r>
      <w:r w:rsidRPr="00AD68AF">
        <w:rPr>
          <w:lang w:val="id-ID"/>
        </w:rPr>
        <w:fldChar w:fldCharType="begin" w:fldLock="1"/>
      </w:r>
      <w:r>
        <w:rPr>
          <w:lang w:val="id-ID"/>
        </w:rPr>
        <w:instrText>ADDIN CSL_CITATION {"citationItems":[{"id":"ITEM-1","itemData":{"DOI":"10.54371/ainj.v2i2.40","abstract":"Guru bertindak sebagai pendidik dan berperan sebagai fasilitator. Fasilitator berperan penting dalam proses pembelajaran. Dalam hal memfasilitasi guru harus tepat dan menarik. Penalaran matematika merupakan proses berpikir dalam menarik kesimpulan untuk mengetahui dan dapat memecahkan masalah, yang menjadi sasaran penelitian ini yaitu untuk mengetahui peran guru sebagai fasilitator dalam mengasah penalaran matematika siswa SD Negeri 29 Dompu Tahun Pembelajaran 2020/2021. Metode analisis data yang digunakan adalah metode analisis deskriptif kualitatif. Sumber data dalam penelitian ini adalah guru dan peserta didik kelas IV SD Negeri 29 Dompu. Data dikumpulkan menggunakan teknik observasi dan teknik wawancara. Data yang diperoleh kemudian dianalisis dengan reduksi data, penyajian data, dan verifikasi data. Penelitian ini menyimpulkan bahwa tugas guru sebagai fasilitator sangat penting untuk meningkatkan rasa percaya diri siswa. Peran guru sebagai fasilitator dalam pembelajaran matematika sangat berpengaruh dalam meningkatkan motivasi, menumbuhkan keingintahuan, dan meningkatkan minat belajar pada siswa terhadap penalaran matematika contoh 3+5=8, jadi siswa menalar bahwa angka ganjil jika dijumlahkan dengan angka ganjil yang berbeda maka menghasilkan angka genap.","author":[{"dropping-particle":"","family":"Srirahmawati","given":"Ija","non-dropping-particle":"","parse-names":false,"suffix":""}],"container-title":"Ainara Journal (Jurnal Penelitian dan PKM Bidang Ilmu Pendidikan)","id":"ITEM-1","issue":"2","issued":{"date-parts":[["2021"]]},"page":"114-123","title":"Peran Guru Sebagai Fasilitator dalam Mengasah Penalaran Matematika Siswa SDN 29 Dompu Tahun Pembelajaran 2020/2021","type":"article-journal","volume":"2"},"uris":["http://www.mendeley.com/documents/?uuid=5f3462e1-aa8f-4d2f-a297-bd21755ed44e","http://www.mendeley.com/documents/?uuid=d793f98c-d060-4fcd-97c7-05ef9f2a5b4a"]}],"mendeley":{"formattedCitation":"(Srirahmawati 2021)","plainTextFormattedCitation":"(Srirahmawati 2021)","previouslyFormattedCitation":"(Srirahmawati 2021)"},"properties":{"noteIndex":0},"schema":"https://github.com/citation-style-language/schema/raw/master/csl-citation.json"}</w:instrText>
      </w:r>
      <w:r w:rsidRPr="00AD68AF">
        <w:rPr>
          <w:lang w:val="id-ID"/>
        </w:rPr>
        <w:fldChar w:fldCharType="separate"/>
      </w:r>
      <w:r w:rsidRPr="00AD68AF">
        <w:rPr>
          <w:noProof/>
          <w:lang w:val="id-ID"/>
        </w:rPr>
        <w:t>(Srirahmawati 2021)</w:t>
      </w:r>
      <w:r w:rsidRPr="00AD68AF">
        <w:rPr>
          <w:lang w:val="id-ID"/>
        </w:rPr>
        <w:fldChar w:fldCharType="end"/>
      </w:r>
      <w:r w:rsidRPr="00AD68AF">
        <w:rPr>
          <w:lang w:val="id-ID"/>
        </w:rPr>
        <w:t>.</w:t>
      </w:r>
    </w:p>
    <w:p w14:paraId="6C539CE5" w14:textId="1E63DEA5" w:rsidR="00AD68AF" w:rsidRPr="00AD68AF" w:rsidRDefault="00AD68AF" w:rsidP="00E97F7F">
      <w:pPr>
        <w:spacing w:line="276" w:lineRule="auto"/>
        <w:ind w:leftChars="0" w:left="0" w:firstLineChars="0" w:firstLine="720"/>
        <w:jc w:val="both"/>
        <w:rPr>
          <w:lang w:val="id-ID"/>
        </w:rPr>
      </w:pPr>
      <w:r w:rsidRPr="00AD68AF">
        <w:rPr>
          <w:lang w:val="id-ID"/>
        </w:rPr>
        <w:t xml:space="preserve">Berawal dari hal tersebut, maka untuk menciptakan pembelajaran yang aktif diperlukan strategi yang tidak hanya dapat merangsang berpikir kritis siswa tapi juga mendorong mereka untuk berpartisipasi aktif dalam pembelajaran. </w:t>
      </w:r>
      <w:r w:rsidR="00E97F7F" w:rsidRPr="00E97F7F">
        <w:t>Sebagai contoh, guru dapat mengintegrasikan metode seperti cooperative learning melalui diskusi kelompok atau proyek berbasis masalah untuk mendorong siswa berpikir kritis dan kreatif. Penting bagi guru untuk memastikan bahwa setiap siswa terlibat secara aktif dalam kegiatan pembelajaran, sehingga suasana kelas menjadi kondusif.</w:t>
      </w:r>
      <w:r w:rsidRPr="00AD68AF">
        <w:rPr>
          <w:lang w:val="id-ID"/>
        </w:rPr>
        <w:t xml:space="preserve"> Maka dari  itu, pembelajaran aktif haruslah bebas dari rasa takut atau cemas, di mana setiap siswa merasa dihargai. Dengan demikian dapat tercipta lingkungan belajar yang interaktif, kolaboratif, dan berpusat pada siswa, di mana proses pembelajaran tidak hanya terjadi di tingkat kognitif, tetapi juga pada pengembangan karakter dan keterampilan sosial mereka </w:t>
      </w:r>
      <w:r w:rsidRPr="00AD68AF">
        <w:rPr>
          <w:lang w:val="id-ID"/>
        </w:rPr>
        <w:fldChar w:fldCharType="begin" w:fldLock="1"/>
      </w:r>
      <w:r>
        <w:rPr>
          <w:lang w:val="id-ID"/>
        </w:rPr>
        <w:instrText>ADDIN CSL_CITATION {"citationItems":[{"id":"ITEM-1","itemData":{"DOI":"10.47709/jpsk.v1i01.1271","abstract":"Pada proses pembelajaran di sekolah khususnya di kelas interaksi antara guru dan siswa sangat penting. Komunikasi antar keduanya dapat dijadikan indikator sampai sejauh mana pemahaman siswa. Keaktifan siswa ketika mengikuti pembelajaran dan respon siswa terhadap mata pelajaran serta materi pelajaran dapat menunjukkan sejauh mana pemahaman peserta didik terhadap materi tersebut. Untuk memberikan gambaran umum pelaksanaan cooperatif learning dalam mewujudkan kondisi bealjar yang interaktif. Metode yang digunakan yaitu studi literatur yang telah dikompilasi, dianalisis, dan disimpulkan dari beberapa jurnal yang relevan dengan judul penelitian Hasil dari model pembelajaran kooperatif ini menumbuhkan daya kompetisi yang kompetitif antar siswa. Siswa akan terbangun motivasi kemadirian dan tumbuh sebagai sosok siswa yang penuh kretifitas dan kemauan yang tinggi untuk tahu dan memahami pemebelajaran yang sedang berlangsung. Hal ini dapat merangsang siswa untuk ikut aktif dalam pembelajaran sehingga dapat meningkatkan prestasi siswa.","author":[{"dropping-particle":"","family":"Sapmawati","given":"Tuti","non-dropping-particle":"","parse-names":false,"suffix":""}],"container-title":"Jurnal Pendidikan Sains dan Komputer","id":"ITEM-1","issue":"01","issued":{"date-parts":[["2021"]]},"page":"42-45","title":"Penerapan Model Pembelajaran Cooperatif Learning Untuk Meningkatkan Keaktifan Siswa SMA","type":"article-journal","volume":"1"},"uris":["http://www.mendeley.com/documents/?uuid=5689532d-5407-41e8-a9f0-c95ac93de37f","http://www.mendeley.com/documents/?uuid=b84e88e4-6cf7-41fc-9e88-a0ec46d06d54"]}],"mendeley":{"formattedCitation":"(Sapmawati 2021)","plainTextFormattedCitation":"(Sapmawati 2021)","previouslyFormattedCitation":"(Sapmawati 2021)"},"properties":{"noteIndex":0},"schema":"https://github.com/citation-style-language/schema/raw/master/csl-citation.json"}</w:instrText>
      </w:r>
      <w:r w:rsidRPr="00AD68AF">
        <w:rPr>
          <w:lang w:val="id-ID"/>
        </w:rPr>
        <w:fldChar w:fldCharType="separate"/>
      </w:r>
      <w:r w:rsidRPr="00AD68AF">
        <w:rPr>
          <w:noProof/>
          <w:lang w:val="id-ID"/>
        </w:rPr>
        <w:t>(Sapmawati 2021)</w:t>
      </w:r>
      <w:r w:rsidRPr="00AD68AF">
        <w:rPr>
          <w:lang w:val="id-ID"/>
        </w:rPr>
        <w:fldChar w:fldCharType="end"/>
      </w:r>
      <w:r w:rsidRPr="00AD68AF">
        <w:rPr>
          <w:lang w:val="id-ID"/>
        </w:rPr>
        <w:t>.</w:t>
      </w:r>
    </w:p>
    <w:p w14:paraId="5EB6DBF9" w14:textId="77777777" w:rsidR="00AD68AF" w:rsidRPr="00AD68AF" w:rsidRDefault="00AD68AF" w:rsidP="00AD68AF">
      <w:pPr>
        <w:spacing w:line="276" w:lineRule="auto"/>
        <w:ind w:leftChars="0" w:left="0" w:firstLineChars="0" w:firstLine="720"/>
        <w:jc w:val="both"/>
        <w:rPr>
          <w:lang w:val="id-ID"/>
        </w:rPr>
      </w:pPr>
      <w:r w:rsidRPr="00AD68AF">
        <w:rPr>
          <w:lang w:val="id-ID"/>
        </w:rPr>
        <w:t xml:space="preserve">Hasil wawancara dengan siswa menunjukkan beberapa persepsi mereka terkait metode </w:t>
      </w:r>
      <w:r w:rsidRPr="00AD68AF">
        <w:rPr>
          <w:i/>
          <w:iCs/>
          <w:lang w:val="id-ID"/>
        </w:rPr>
        <w:t>cooperative learning.</w:t>
      </w:r>
      <w:r w:rsidRPr="00AD68AF">
        <w:rPr>
          <w:lang w:val="id-ID"/>
        </w:rPr>
        <w:t xml:space="preserve"> Menurut mereka metode </w:t>
      </w:r>
      <w:r w:rsidRPr="00AD68AF">
        <w:rPr>
          <w:i/>
          <w:iCs/>
          <w:lang w:val="id-ID"/>
        </w:rPr>
        <w:t>cooperative learning</w:t>
      </w:r>
      <w:r w:rsidRPr="00AD68AF">
        <w:rPr>
          <w:lang w:val="id-ID"/>
        </w:rPr>
        <w:t xml:space="preserve"> adalah metode pembelajaran dengan sistem kelompok sehingga dengan begitu antar siswa dapat memperkuat hubungan sosial di antara mereka, dapat berinteraksi lebih intensif dengan teman-teman sekelompok, baik dalam menyelesaikan tugas maupun memahami materi agama. Mereka merasakan bahwa belajar dalam kelompok membuat mereka lebih mudah memahami materi. Dengan berdiskusi bersama teman, mereka dapat memperdalam pemahaman terhadap konsep-konsep materi seperti dalam materi Asmaul Husna dan lainnya. Mereka pun mengatakan bahwa kerja kelompok dapat mempermudah dalam pengerjaan tugas karena mereka dapat membagi tanggung jawab dengan teman-teman sekelompok, sehingga pekerjaan terasa lebih ringan, efisien, dan dapat menciptakan suasana yang lebih interaktif, sehingga mereka lebih aktif dalam pembelajaran. </w:t>
      </w:r>
    </w:p>
    <w:p w14:paraId="2821D71F" w14:textId="48432461" w:rsidR="00AD68AF" w:rsidRPr="00AD68AF" w:rsidRDefault="00AD68AF" w:rsidP="00AD68AF">
      <w:pPr>
        <w:spacing w:line="276" w:lineRule="auto"/>
        <w:ind w:leftChars="0" w:left="0" w:firstLineChars="0" w:firstLine="720"/>
        <w:jc w:val="both"/>
        <w:rPr>
          <w:lang w:val="id-ID"/>
        </w:rPr>
      </w:pPr>
      <w:r w:rsidRPr="00AD68AF">
        <w:rPr>
          <w:lang w:val="id-ID"/>
        </w:rPr>
        <w:t xml:space="preserve">Selaras dengan itu, metode </w:t>
      </w:r>
      <w:r w:rsidRPr="00AD68AF">
        <w:rPr>
          <w:i/>
          <w:iCs/>
          <w:lang w:val="id-ID"/>
        </w:rPr>
        <w:t>cooperative learning</w:t>
      </w:r>
      <w:r w:rsidRPr="00AD68AF">
        <w:rPr>
          <w:lang w:val="id-ID"/>
        </w:rPr>
        <w:t xml:space="preserve"> adalah metode pembelajaran yang bersifat </w:t>
      </w:r>
      <w:r w:rsidRPr="00AD68AF">
        <w:rPr>
          <w:i/>
          <w:iCs/>
          <w:lang w:val="id-ID"/>
        </w:rPr>
        <w:t>learning by doing</w:t>
      </w:r>
      <w:r w:rsidRPr="00AD68AF">
        <w:rPr>
          <w:lang w:val="id-ID"/>
        </w:rPr>
        <w:t xml:space="preserve">, di mana siswa tidak hanya berperan pasif tapi juga turut aktif dalam pembelajaran, baik dalam diskusi ataupun penyelesaian masalah. Sebagaimana teori yang dikemukakan oleh John Dewey terkait pembelajaran </w:t>
      </w:r>
      <w:r w:rsidRPr="00AD68AF">
        <w:rPr>
          <w:i/>
          <w:iCs/>
          <w:lang w:val="id-ID"/>
        </w:rPr>
        <w:t>learning by doing</w:t>
      </w:r>
      <w:r w:rsidRPr="00AD68AF">
        <w:rPr>
          <w:lang w:val="id-ID"/>
        </w:rPr>
        <w:t xml:space="preserve">, yang menekankan bahwa siswa belajar melalui pengalaman langsung dan interaksi dengan lingkungan mereka. </w:t>
      </w:r>
      <w:r w:rsidRPr="00AD68AF">
        <w:rPr>
          <w:lang w:val="id-ID"/>
        </w:rPr>
        <w:lastRenderedPageBreak/>
        <w:t xml:space="preserve">Menurut Dewey, pembelajaran bukanlah proses pasif di mana siswa hanya menerima informasi, tetapi juga proses aktif di mana mereka membangun pemahaman melalui tindakan dan pengalaman nyata. Siswa memperoleh pengetahuan dengan cara berpartisipasi langsung dalam kegiatan, seperti berdiskusi, bereksperimen, atau memecahkan masalah. Melalui pengalaman ini, siswa tidak hanya belajar secara akademik, tetapi juga mengembangkan keterampilan berpikir kritis dan pemecahan masalah agar mereka dapat merefleksikan apa yang dipelajari dengan dunia nyata </w:t>
      </w:r>
      <w:r w:rsidRPr="00AD68AF">
        <w:rPr>
          <w:lang w:val="id-ID"/>
        </w:rPr>
        <w:fldChar w:fldCharType="begin" w:fldLock="1"/>
      </w:r>
      <w:r>
        <w:rPr>
          <w:lang w:val="id-ID"/>
        </w:rPr>
        <w:instrText>ADDIN CSL_CITATION {"citationItems":[{"id":"ITEM-1","itemData":{"DOI":"10.47467/assyari.v2i2.128","ISSN":"2656-4807","abstract":"ABSTRACT\r According to John Dewey, education is a process of forming fundamental fundamental abilities, both concerning thinking (intellectually) and feeling power (emotionally), leading to human and ordinary human nature. Education as a rearrangement or reconstruction of various experiences and events experienced in an individual's life so that everything new becomes more focused and meaningful.\r John Dewey adheres to pragmatism. That is, the educational process is only about ideas that can be put into practice that are correct and useful. Ideas that exist only in ideas are also indecisive about the reality of sense objects, they are nonsense to pragmatism. The philosophy of thinking about education is reflective thinking, which is a way of thinking that starts from the problems that are faced with it to be solved. According to John Dewey, learning should be focused on practice and trial and error. Humans must be active, full of interest, and ready to explore. Therefore education must be restructured not only as preparation for maturity, but education as a continuation of the growth of the mind and the continuation of life light. Education is directed at social efficiency by providing the ability to participate in activities for the fulfillment of common interests and welfare freely and maximally.\r John Dewey criticized a lot of traditional education patterns, namely education patterns that make children the object of education, not the subject of education. He does not agree with the concept of traditional education, which states that the focus of education is outside children, whether it be teachers, books, infrastructure, or others. Because the concept of traditional education makes school a formal place for listening, for mass instruction, and separate from life.  Traditional education patterns will not be able to see children as living things that grow in their own experiences and then develop them in an environment in accordance with their basic potential. Therefore education needs to be organized in a democratic manner. All adult students are encouraged to participate in shaping the values ​​that govern life together. The science of education cannot be separated from philosophy, that the purpose and aim of the school is to generate a democratic attitude to life and to develop it.\r  ","author":[{"dropping-particle":"","family":"Arifin","given":"Nur","non-dropping-particle":"","parse-names":false,"suffix":""}],"container-title":"As-Syar'i: Jurnal Bimbingan &amp; Konseling Keluarga","id":"ITEM-1","issue":"2","issued":{"date-parts":[["2020"]]},"page":"168-183","title":"Pemikiran Pendidikan John Dewey","type":"article-journal","volume":"2"},"uris":["http://www.mendeley.com/documents/?uuid=6e59fffe-45e2-4776-bb79-c4c573fff1c4","http://www.mendeley.com/documents/?uuid=a11e2a54-e439-4df8-a319-f059ccc63b76"]}],"mendeley":{"formattedCitation":"(Arifin 2020)","plainTextFormattedCitation":"(Arifin 2020)","previouslyFormattedCitation":"(Arifin 2020)"},"properties":{"noteIndex":0},"schema":"https://github.com/citation-style-language/schema/raw/master/csl-citation.json"}</w:instrText>
      </w:r>
      <w:r w:rsidRPr="00AD68AF">
        <w:rPr>
          <w:lang w:val="id-ID"/>
        </w:rPr>
        <w:fldChar w:fldCharType="separate"/>
      </w:r>
      <w:r w:rsidRPr="00AD68AF">
        <w:rPr>
          <w:noProof/>
          <w:lang w:val="id-ID"/>
        </w:rPr>
        <w:t>(Arifin 2020)</w:t>
      </w:r>
      <w:r w:rsidRPr="00AD68AF">
        <w:rPr>
          <w:lang w:val="id-ID"/>
        </w:rPr>
        <w:fldChar w:fldCharType="end"/>
      </w:r>
      <w:r w:rsidRPr="00AD68AF">
        <w:rPr>
          <w:lang w:val="id-ID"/>
        </w:rPr>
        <w:t>.</w:t>
      </w:r>
      <w:r>
        <w:rPr>
          <w:lang w:val="id-ID"/>
        </w:rPr>
        <w:t xml:space="preserve"> </w:t>
      </w:r>
    </w:p>
    <w:p w14:paraId="354676CF" w14:textId="76746AD4" w:rsidR="00AD68AF" w:rsidRPr="00AD68AF" w:rsidRDefault="00AD68AF" w:rsidP="00AD68AF">
      <w:pPr>
        <w:spacing w:line="276" w:lineRule="auto"/>
        <w:ind w:leftChars="0" w:left="0" w:firstLineChars="0" w:firstLine="720"/>
        <w:jc w:val="both"/>
        <w:rPr>
          <w:lang w:val="id-ID"/>
        </w:rPr>
      </w:pPr>
      <w:r w:rsidRPr="00AD68AF">
        <w:rPr>
          <w:lang w:val="id-ID"/>
        </w:rPr>
        <w:t xml:space="preserve">John Dewey juga mengatakan bahwa pendidikan harus berfokus pada perkembangan holistik siswa, tidak hanya pada aspek akademik tetapi juga sosial dan emosional. Dalam konteks </w:t>
      </w:r>
      <w:r w:rsidRPr="00AD68AF">
        <w:rPr>
          <w:i/>
          <w:iCs/>
          <w:lang w:val="id-ID"/>
        </w:rPr>
        <w:t>cooperative learning</w:t>
      </w:r>
      <w:r w:rsidRPr="00AD68AF">
        <w:rPr>
          <w:lang w:val="id-ID"/>
        </w:rPr>
        <w:t xml:space="preserve">, pembelajaran yang terjadi tidak hanya membantu siswa memahami materi pelajaran, tetapi juga meningkatkan kemampuan mereka dalam bekerja sama, berkomunikasi, dan berinteraksi dengan orang lain. Dewey menganggap bahwa dengan pembelajaran kolaboratif disamping siswa belajar untuk menghargai peran dan kontribusi masing-masing anggota kelompok, juga dapat menciptakan lingkungan yang mendukung pengembangan keterampilan sosial seperti toleransi, empati, dan tanggung jawab bersama. Pendekatan ini, akan mempersiapkan siswa untuk menghadapi tantangan di kehidupan nyata, di mana kolaborasi sangatlah penting </w:t>
      </w:r>
      <w:r w:rsidRPr="00AD68AF">
        <w:rPr>
          <w:lang w:val="id-ID"/>
        </w:rPr>
        <w:fldChar w:fldCharType="begin" w:fldLock="1"/>
      </w:r>
      <w:r>
        <w:rPr>
          <w:lang w:val="id-ID"/>
        </w:rPr>
        <w:instrText>ADDIN CSL_CITATION {"citationItems":[{"id":"ITEM-1","itemData":{"DOI":"10.47467/assyari.v2i2.128","ISSN":"2656-4807","abstract":"ABSTRACT\r According to John Dewey, education is a process of forming fundamental fundamental abilities, both concerning thinking (intellectually) and feeling power (emotionally), leading to human and ordinary human nature. Education as a rearrangement or reconstruction of various experiences and events experienced in an individual's life so that everything new becomes more focused and meaningful.\r John Dewey adheres to pragmatism. That is, the educational process is only about ideas that can be put into practice that are correct and useful. Ideas that exist only in ideas are also indecisive about the reality of sense objects, they are nonsense to pragmatism. The philosophy of thinking about education is reflective thinking, which is a way of thinking that starts from the problems that are faced with it to be solved. According to John Dewey, learning should be focused on practice and trial and error. Humans must be active, full of interest, and ready to explore. Therefore education must be restructured not only as preparation for maturity, but education as a continuation of the growth of the mind and the continuation of life light. Education is directed at social efficiency by providing the ability to participate in activities for the fulfillment of common interests and welfare freely and maximally.\r John Dewey criticized a lot of traditional education patterns, namely education patterns that make children the object of education, not the subject of education. He does not agree with the concept of traditional education, which states that the focus of education is outside children, whether it be teachers, books, infrastructure, or others. Because the concept of traditional education makes school a formal place for listening, for mass instruction, and separate from life.  Traditional education patterns will not be able to see children as living things that grow in their own experiences and then develop them in an environment in accordance with their basic potential. Therefore education needs to be organized in a democratic manner. All adult students are encouraged to participate in shaping the values ​​that govern life together. The science of education cannot be separated from philosophy, that the purpose and aim of the school is to generate a democratic attitude to life and to develop it.\r  ","author":[{"dropping-particle":"","family":"Arifin","given":"Nur","non-dropping-particle":"","parse-names":false,"suffix":""}],"container-title":"As-Syar'i: Jurnal Bimbingan &amp; Konseling Keluarga","id":"ITEM-1","issue":"2","issued":{"date-parts":[["2020"]]},"page":"168-183","title":"Pemikiran Pendidikan John Dewey","type":"article-journal","volume":"2"},"uris":["http://www.mendeley.com/documents/?uuid=a11e2a54-e439-4df8-a319-f059ccc63b76","http://www.mendeley.com/documents/?uuid=6e59fffe-45e2-4776-bb79-c4c573fff1c4"]}],"mendeley":{"formattedCitation":"(Arifin 2020)","plainTextFormattedCitation":"(Arifin 2020)","previouslyFormattedCitation":"(Arifin 2020)"},"properties":{"noteIndex":0},"schema":"https://github.com/citation-style-language/schema/raw/master/csl-citation.json"}</w:instrText>
      </w:r>
      <w:r w:rsidRPr="00AD68AF">
        <w:rPr>
          <w:lang w:val="id-ID"/>
        </w:rPr>
        <w:fldChar w:fldCharType="separate"/>
      </w:r>
      <w:r w:rsidRPr="00AD68AF">
        <w:rPr>
          <w:noProof/>
          <w:lang w:val="id-ID"/>
        </w:rPr>
        <w:t>(Arifin 2020)</w:t>
      </w:r>
      <w:r w:rsidRPr="00AD68AF">
        <w:rPr>
          <w:lang w:val="id-ID"/>
        </w:rPr>
        <w:fldChar w:fldCharType="end"/>
      </w:r>
      <w:r w:rsidRPr="00AD68AF">
        <w:rPr>
          <w:lang w:val="id-ID"/>
        </w:rPr>
        <w:t>.</w:t>
      </w:r>
    </w:p>
    <w:p w14:paraId="6B48C607" w14:textId="5094ABDA" w:rsidR="00AD68AF" w:rsidRPr="00AD68AF" w:rsidRDefault="00AD68AF" w:rsidP="004138A0">
      <w:pPr>
        <w:spacing w:line="276" w:lineRule="auto"/>
        <w:ind w:leftChars="0" w:left="0" w:firstLineChars="0" w:firstLine="720"/>
        <w:jc w:val="both"/>
        <w:rPr>
          <w:lang w:val="id-ID"/>
        </w:rPr>
      </w:pPr>
      <w:r w:rsidRPr="00AD68AF">
        <w:rPr>
          <w:lang w:val="id-ID"/>
        </w:rPr>
        <w:t xml:space="preserve">Sebagai tambahan, Dewey juga menekankan pentingnya refleksi dalam proses pembelajaran. Setelah melakukan suatu tindakan atau kegiatan, siswa perlu merenungkan apa yang mereka pelajari dari pengalaman tersebut. Refleksi ini membantu mereka mengintegrasikan pengetahuan baru ke dalam skema berpikir mereka yang sudah ada, serta mengidentifikasi cara-cara untuk meningkatkan pemahaman mereka di masa depan. Dalam </w:t>
      </w:r>
      <w:r w:rsidRPr="00AD68AF">
        <w:rPr>
          <w:i/>
          <w:iCs/>
          <w:lang w:val="id-ID"/>
        </w:rPr>
        <w:t>cooperative learning</w:t>
      </w:r>
      <w:r w:rsidRPr="00AD68AF">
        <w:rPr>
          <w:lang w:val="id-ID"/>
        </w:rPr>
        <w:t xml:space="preserve">, refleksi bisa dilakukan melalui diskusi kelompok, di mana setiap anggota dapat berbagi pengalaman dan pemahaman mereka. Proses refleksi ini tidak hanya meningkatkan pemahaman materi akademik, tetapi juga memperdalam pemahaman siswa tentang dinamika kelompok dan keterampilan interpersonal mereka. Dalam konsep Pendidikan, </w:t>
      </w:r>
      <w:r w:rsidR="004138A0" w:rsidRPr="004138A0">
        <w:t>Dewey berpendapat bahwa pendidikan harus dilaksanakan dengan cara yang humanis, menghargai sifat dasar manusia sebagai makhluk sosial dan individu yang memiliki potensi untuk berkembang secara alami</w:t>
      </w:r>
      <w:r w:rsidR="004138A0">
        <w:t xml:space="preserve"> </w:t>
      </w:r>
      <w:r w:rsidRPr="00AD68AF">
        <w:rPr>
          <w:lang w:val="id-ID"/>
        </w:rPr>
        <w:fldChar w:fldCharType="begin" w:fldLock="1"/>
      </w:r>
      <w:r>
        <w:rPr>
          <w:lang w:val="id-ID"/>
        </w:rPr>
        <w:instrText>ADDIN CSL_CITATION {"citationItems":[{"id":"ITEM-1","itemData":{"DOI":"10.34007/jdm.v1i2.319","abstract":"In solving the problems they face, students must think so that they can apply the right concepts to the problems they face. This process can run effectively in learning if students have good reflective thinking skills. Mathematical reflective thinking is one of the thought processes needed in the process of solving mathematical problems. The purpose of this study was to determine the increase in reflective thinking skills between students who received learning with problem-based learning and conventional learning. The research method used is quantitative research with a quasi-experimental design. The population of this study was students of grade 7 MTs Islmaiyah Medan in the academic year 2019/2020. The sample in this study was students of class 7-A and 7-B MTs Islamiyah Medan. The data were collected by giving a reflective thinking ability test instrument. The data obtained were analyzed using a two-way ANOVA statistical test. Based on the research findings, it was found that there was an increase in students' reflective thinking skills taught by problem-based learning with students taught conventionally. Where the increase in reflective thinking skills between students whose learning process using problem-based learning is significantly higher than students whose learning is through conventional learning. Based on these results, it can be concluded that in an effort to foster students' mathematical abilities, the learning model used must match the characteristics of the learning model with mathematical abilities.","author":[{"dropping-particle":"","family":"Wahyuni","given":"Fitry","non-dropping-particle":"","parse-names":false,"suffix":""}],"container-title":"Journal of Didactic Mathematics","id":"ITEM-1","issue":"2","issued":{"date-parts":[["2020"]]},"page":"104-110","title":"Penerapan Problem-Based Learning: Studi Pada Kemampuan Berpikir Reflektif Siswa","type":"article-journal","volume":"1"},"uris":["http://www.mendeley.com/documents/?uuid=d8642e24-3494-455d-a4af-1a01891b03d3","http://www.mendeley.com/documents/?uuid=ad4c33b5-fee5-4140-a7de-a4a7301070bf"]}],"mendeley":{"formattedCitation":"(Wahyuni 2020)","plainTextFormattedCitation":"(Wahyuni 2020)","previouslyFormattedCitation":"(Wahyuni 2020)"},"properties":{"noteIndex":0},"schema":"https://github.com/citation-style-language/schema/raw/master/csl-citation.json"}</w:instrText>
      </w:r>
      <w:r w:rsidRPr="00AD68AF">
        <w:rPr>
          <w:lang w:val="id-ID"/>
        </w:rPr>
        <w:fldChar w:fldCharType="separate"/>
      </w:r>
      <w:r w:rsidRPr="00AD68AF">
        <w:rPr>
          <w:noProof/>
          <w:lang w:val="id-ID"/>
        </w:rPr>
        <w:t>(Wahyuni 2020)</w:t>
      </w:r>
      <w:r w:rsidRPr="00AD68AF">
        <w:rPr>
          <w:lang w:val="id-ID"/>
        </w:rPr>
        <w:fldChar w:fldCharType="end"/>
      </w:r>
      <w:r w:rsidRPr="00AD68AF">
        <w:rPr>
          <w:lang w:val="id-ID"/>
        </w:rPr>
        <w:t>.</w:t>
      </w:r>
    </w:p>
    <w:p w14:paraId="61E1EAC9" w14:textId="3B0B16D3" w:rsidR="00AD68AF" w:rsidRPr="00AD68AF" w:rsidRDefault="00AD68AF" w:rsidP="00AD68AF">
      <w:pPr>
        <w:spacing w:line="276" w:lineRule="auto"/>
        <w:ind w:leftChars="0" w:left="0" w:firstLineChars="0" w:firstLine="720"/>
        <w:jc w:val="both"/>
        <w:rPr>
          <w:lang w:val="id-ID"/>
        </w:rPr>
      </w:pPr>
      <w:r w:rsidRPr="00AD68AF">
        <w:rPr>
          <w:lang w:val="id-ID"/>
        </w:rPr>
        <w:t xml:space="preserve">Selanjutnya teori yang menjadi dasar dari metode </w:t>
      </w:r>
      <w:r w:rsidRPr="00AD68AF">
        <w:rPr>
          <w:i/>
          <w:iCs/>
          <w:lang w:val="id-ID"/>
        </w:rPr>
        <w:t xml:space="preserve">cooperative learning </w:t>
      </w:r>
      <w:r w:rsidRPr="00AD68AF">
        <w:rPr>
          <w:lang w:val="id-ID"/>
        </w:rPr>
        <w:t xml:space="preserve">adalah Teori dari David W. Johnson tentang </w:t>
      </w:r>
      <w:r w:rsidRPr="00AD68AF">
        <w:rPr>
          <w:i/>
          <w:iCs/>
          <w:lang w:val="id-ID"/>
        </w:rPr>
        <w:t xml:space="preserve">cooperative learning </w:t>
      </w:r>
      <w:r w:rsidRPr="00AD68AF">
        <w:rPr>
          <w:lang w:val="id-ID"/>
        </w:rPr>
        <w:t xml:space="preserve">yang menekankan pentingnya interaksi sosial dalam proses belajar. Johnson berpendapat bahwa pembelajaran menjadi lebih efektif ketika siswa bekerja dalam kelompok kecil yang saling mendukung dan berkolaborasi untuk mencapai tujuan bersama. Dalam </w:t>
      </w:r>
      <w:r w:rsidRPr="00AD68AF">
        <w:rPr>
          <w:i/>
          <w:iCs/>
          <w:lang w:val="id-ID"/>
        </w:rPr>
        <w:t>cooperative learning</w:t>
      </w:r>
      <w:r w:rsidRPr="00AD68AF">
        <w:rPr>
          <w:lang w:val="id-ID"/>
        </w:rPr>
        <w:t xml:space="preserve">, setiap anggota kelompok memiliki tanggung jawab membantu anggota kelompok lainnya untuk memahami materi. Sehingga keberhasilan pembelajaran kelompok sangat bergantung pada adanya sinergi positif, yaitu ketika semua anggota kelompok merasa saling bergantung untuk mencapai hasil yang baik. Pada akhirnya, aspek yang dikembangkan tidak hanya aspek kognitif saja tapi juga keterampilan sosial seperti komunikasi, manajemen konflik, dan kepemimpinan. Dengan begitu, </w:t>
      </w:r>
      <w:r w:rsidRPr="00AD68AF">
        <w:rPr>
          <w:i/>
          <w:iCs/>
          <w:lang w:val="id-ID"/>
        </w:rPr>
        <w:t>cooperative learning</w:t>
      </w:r>
      <w:r w:rsidRPr="00AD68AF">
        <w:rPr>
          <w:lang w:val="id-ID"/>
        </w:rPr>
        <w:t xml:space="preserve"> bukan hanya mendorong pemahaman akademis, tetapi juga memperkuat kemampuan sosial dan interpersonal siswa </w:t>
      </w:r>
      <w:r w:rsidRPr="00AD68AF">
        <w:rPr>
          <w:lang w:val="id-ID"/>
        </w:rPr>
        <w:fldChar w:fldCharType="begin" w:fldLock="1"/>
      </w:r>
      <w:r>
        <w:rPr>
          <w:lang w:val="id-ID"/>
        </w:rPr>
        <w:instrText>ADDIN CSL_CITATION {"citationItems":[{"id":"ITEM-1","itemData":{"DOI":"10.19184/wrtp.v18i1.41618","abstract":"… Pendidikan karakter karakternya sehingga yang terjadi adalah penanaman Pendidikan karakter … dengan mengintegrasikan pendidikan karakter dalam semua pembelajaran.Pendidikan …","author":[{"dropping-particle":"","family":"Sudrajat","given":"Ajat","non-dropping-particle":"","parse-names":false,"suffix":""},{"dropping-particle":"","family":"Darojat","given":"Ojat","non-dropping-particle":"","parse-names":false,"suffix":""},{"dropping-particle":"","family":"Aripin","given":"Sofjan","non-dropping-particle":"","parse-names":false,"suffix":""},{"dropping-particle":"","family":"Enceng","given":"","non-dropping-particle":"","parse-names":false,"suffix":""}],"container-title":"Warta Pengabdian","id":"ITEM-1","issue":"1","issued":{"date-parts":[["2024"]]},"page":"1-14","title":"Pengembangan Model Pembelajaran Cooperative Learning Berbasis Pendidikan Karakter dalam Menghadapi Era Digitalisasi 4.0 Bagi Guru di Kabupaten Sumedang","type":"article-journal","volume":"18"},"uris":["http://www.mendeley.com/documents/?uuid=b5b754e1-0699-4b51-9676-07cc74a12ea1","http://www.mendeley.com/documents/?uuid=9cefabe2-e539-48dc-865d-83f6d44ba770"]}],"mendeley":{"formattedCitation":"(Sudrajat et al. 2024)","plainTextFormattedCitation":"(Sudrajat et al. 2024)","previouslyFormattedCitation":"(Sudrajat et al. 2024)"},"properties":{"noteIndex":0},"schema":"https://github.com/citation-style-language/schema/raw/master/csl-citation.json"}</w:instrText>
      </w:r>
      <w:r w:rsidRPr="00AD68AF">
        <w:rPr>
          <w:lang w:val="id-ID"/>
        </w:rPr>
        <w:fldChar w:fldCharType="separate"/>
      </w:r>
      <w:r w:rsidRPr="00AD68AF">
        <w:rPr>
          <w:noProof/>
          <w:lang w:val="id-ID"/>
        </w:rPr>
        <w:t>(Sudrajat et al. 2024)</w:t>
      </w:r>
      <w:r w:rsidRPr="00AD68AF">
        <w:rPr>
          <w:lang w:val="id-ID"/>
        </w:rPr>
        <w:fldChar w:fldCharType="end"/>
      </w:r>
      <w:r w:rsidRPr="00AD68AF">
        <w:rPr>
          <w:lang w:val="id-ID"/>
        </w:rPr>
        <w:t>.</w:t>
      </w:r>
    </w:p>
    <w:p w14:paraId="47FC174C" w14:textId="77777777" w:rsidR="00C54C6D" w:rsidRPr="00AD68AF" w:rsidRDefault="00C54C6D" w:rsidP="00AD68AF">
      <w:pPr>
        <w:spacing w:line="276" w:lineRule="auto"/>
        <w:ind w:left="0" w:hanging="2"/>
        <w:jc w:val="both"/>
        <w:rPr>
          <w:lang w:val="id-ID"/>
        </w:rPr>
      </w:pPr>
    </w:p>
    <w:p w14:paraId="1484A3BE" w14:textId="75459BE0" w:rsidR="00852094" w:rsidRDefault="00AD68AF" w:rsidP="00852094">
      <w:pPr>
        <w:spacing w:before="240" w:after="240" w:line="276" w:lineRule="auto"/>
        <w:ind w:left="0" w:hanging="2"/>
        <w:jc w:val="both"/>
        <w:rPr>
          <w:b/>
          <w:bCs/>
        </w:rPr>
      </w:pPr>
      <w:r>
        <w:rPr>
          <w:b/>
          <w:bCs/>
          <w:lang w:val="id-ID"/>
        </w:rPr>
        <w:lastRenderedPageBreak/>
        <w:t xml:space="preserve">Revitalisasi </w:t>
      </w:r>
      <w:r w:rsidR="00852094" w:rsidRPr="00706061">
        <w:rPr>
          <w:b/>
          <w:bCs/>
        </w:rPr>
        <w:t>Metode Cooperative Learning Terhadap Keaktifan Siswa dalam Pembelajaran Pendidikan Agama Islam</w:t>
      </w:r>
    </w:p>
    <w:p w14:paraId="3E4B4E22" w14:textId="55DC5FD8" w:rsidR="00AD68AF" w:rsidRPr="00AD68AF" w:rsidRDefault="00AD68AF" w:rsidP="00AD68AF">
      <w:pPr>
        <w:spacing w:line="276" w:lineRule="auto"/>
        <w:ind w:leftChars="0" w:left="0" w:firstLineChars="0" w:firstLine="720"/>
        <w:jc w:val="both"/>
        <w:rPr>
          <w:rFonts w:asciiTheme="majorBidi" w:eastAsia="Cambria" w:hAnsiTheme="majorBidi" w:cstheme="majorBidi"/>
          <w:bCs/>
          <w:lang w:val="id-ID"/>
        </w:rPr>
      </w:pPr>
      <w:r w:rsidRPr="00AD68AF">
        <w:rPr>
          <w:rFonts w:asciiTheme="majorBidi" w:eastAsia="Cambria" w:hAnsiTheme="majorBidi" w:cstheme="majorBidi"/>
          <w:bCs/>
          <w:lang w:val="id-ID"/>
        </w:rPr>
        <w:t xml:space="preserve">Revitalisasi adalah suatu proses untuk menghidupkan kembali suatu hal sehingga nilainya menjadi sangat penting </w:t>
      </w:r>
      <w:r w:rsidRPr="00AD68AF">
        <w:rPr>
          <w:rFonts w:asciiTheme="majorBidi" w:eastAsia="Cambria" w:hAnsiTheme="majorBidi" w:cstheme="majorBidi"/>
          <w:bCs/>
          <w:lang w:val="id-ID"/>
        </w:rPr>
        <w:fldChar w:fldCharType="begin" w:fldLock="1"/>
      </w:r>
      <w:r w:rsidR="006C0B39">
        <w:rPr>
          <w:rFonts w:asciiTheme="majorBidi" w:eastAsia="Cambria" w:hAnsiTheme="majorBidi" w:cstheme="majorBidi"/>
          <w:bCs/>
          <w:lang w:val="id-ID"/>
        </w:rPr>
        <w:instrText>ADDIN CSL_CITATION {"citationItems":[{"id":"ITEM-1","itemData":{"DOI":"10.37304/enggang.v1i1.2322","ISSN":"2746-7708","abstract":"The article, entitled Revitalization of Indonesian Language and Literature Learning During the Covid-19 Pandemic, aims to describe efforts to reactivate learning of Indonesian language and literature during the Covid-19 pandemic. The method used in this research was qualitative which was carried out on 62 students at the Golden Christian School Senior High School. The results obtained in this study are as follows: (1) The survey on the implementation of online learning received a fairly good response from students on the overall aspects of the learning system, lesson schedules, the benefits of learning resources, the delivery of material by the teacher, the teacher's answers to students' questions, and assignments given to improve students' understanding; and (2) Efforts to revive Indonesian language and literature learning activities in online learning are carried out by utilizing various learning media, namely Zoom Cloud Meeting, YouTube, Instagram, Google Classroom, and Google Form.","author":[{"dropping-particle":"","family":"Christy","given":"Nirena Ade","non-dropping-particle":"","parse-names":false,"suffix":""}],"container-title":"ENGGANG: Jurnal Pendidikan, Bahasa, Sastra, Seni, dan Budaya","id":"ITEM-1","issue":"1","issued":{"date-parts":[["2020"]]},"page":"1-15","title":"Revitalisasi Pembelajaran Bahasa Dan Sastra Indonesia Selama Masa Pandemi Covid-19","type":"article-journal","volume":"1"},"uris":["http://www.mendeley.com/documents/?uuid=f2bbdeb9-515e-4308-ac44-58974e40a1ed"]}],"mendeley":{"formattedCitation":"(Christy 2020)","plainTextFormattedCitation":"(Christy 2020)","previouslyFormattedCitation":"(Christy 2020)"},"properties":{"noteIndex":0},"schema":"https://github.com/citation-style-language/schema/raw/master/csl-citation.json"}</w:instrText>
      </w:r>
      <w:r w:rsidRPr="00AD68AF">
        <w:rPr>
          <w:rFonts w:asciiTheme="majorBidi" w:eastAsia="Cambria" w:hAnsiTheme="majorBidi" w:cstheme="majorBidi"/>
          <w:bCs/>
          <w:lang w:val="id-ID"/>
        </w:rPr>
        <w:fldChar w:fldCharType="separate"/>
      </w:r>
      <w:r w:rsidRPr="00AD68AF">
        <w:rPr>
          <w:rFonts w:asciiTheme="majorBidi" w:eastAsia="Cambria" w:hAnsiTheme="majorBidi" w:cstheme="majorBidi"/>
          <w:bCs/>
          <w:noProof/>
          <w:lang w:val="id-ID"/>
        </w:rPr>
        <w:t>(Christy 2020)</w:t>
      </w:r>
      <w:r w:rsidRPr="00AD68AF">
        <w:rPr>
          <w:rFonts w:asciiTheme="majorBidi" w:eastAsia="Cambria" w:hAnsiTheme="majorBidi" w:cstheme="majorBidi"/>
          <w:bCs/>
          <w:lang w:val="id-ID"/>
        </w:rPr>
        <w:fldChar w:fldCharType="end"/>
      </w:r>
      <w:r w:rsidRPr="00AD68AF">
        <w:rPr>
          <w:rFonts w:asciiTheme="majorBidi" w:eastAsia="Cambria" w:hAnsiTheme="majorBidi" w:cstheme="majorBidi"/>
          <w:bCs/>
          <w:lang w:val="id-ID"/>
        </w:rPr>
        <w:t xml:space="preserve">. Revitalisasi dalam Pendidikan Agama Islam sangat diperlukan untuk menghidupkan kembali proses pembelajaran agar perkembangan kognitif dan afektif siswa menjadi meningkat </w:t>
      </w:r>
      <w:r w:rsidRPr="00AD68AF">
        <w:rPr>
          <w:rFonts w:asciiTheme="majorBidi" w:eastAsia="Cambria" w:hAnsiTheme="majorBidi" w:cstheme="majorBidi"/>
          <w:bCs/>
          <w:lang w:val="id-ID"/>
        </w:rPr>
        <w:fldChar w:fldCharType="begin" w:fldLock="1"/>
      </w:r>
      <w:r w:rsidR="006C0B39">
        <w:rPr>
          <w:rFonts w:asciiTheme="majorBidi" w:eastAsia="Cambria" w:hAnsiTheme="majorBidi" w:cstheme="majorBidi"/>
          <w:bCs/>
          <w:lang w:val="id-ID"/>
        </w:rPr>
        <w:instrText>ADDIN CSL_CITATION {"citationItems":[{"id":"ITEM-1","itemData":{"abstract":"RELIGIOUS EDUCATION REVITALIZATION IN THE ESTABLISHMENT OF STUDENTS' CHARACTER IN MADRASAH. This paper presents about the revitalization of religious education in the establishment of the character of lstudents at Madrasah Ibtidaiyah Nurul Mun'im Paiton, Probolinggo, East Java. This revitalization needs to be done because of the lack of success of Islamic religious education conducted in schools, the need to improve the quality of education so that religious education goes according to the context of community needs, and the demands of the times. The results showed that the revitalization of religious education in establishing the students' character at Madrasah Ibtidaiyah Nurul Mun'im was done through the standardization of educators and education, the contextualization of learning material of PAI, positive habituation in madrasah, synergy between madrasah and community, developing students' motivation in learning through PAKEM learning design; that is active, creative, collaborative and fun learning.","author":[{"dropping-particle":"","family":"Baharun","given":"Hasan","non-dropping-particle":"","parse-names":false,"suffix":""},{"dropping-particle":"","family":"Zulfaizah","given":"","non-dropping-particle":"","parse-names":false,"suffix":""}],"container-title":"Elementary: Islamic Teacher Journal","id":"ITEM-1","issue":"1","issued":{"date-parts":[["2018"]]},"page":"43-62","title":"Revitalisasi Pendidikan Agama Dalam Pembentukan Karakter Peserta Didik Di Madrasah","type":"article-journal","volume":"6"},"uris":["http://www.mendeley.com/documents/?uuid=c4b51959-f3a0-4150-a18b-efbfa25406aa"]}],"mendeley":{"formattedCitation":"(Baharun and Zulfaizah 2018)","plainTextFormattedCitation":"(Baharun and Zulfaizah 2018)","previouslyFormattedCitation":"(Baharun and Zulfaizah 2018)"},"properties":{"noteIndex":0},"schema":"https://github.com/citation-style-language/schema/raw/master/csl-citation.json"}</w:instrText>
      </w:r>
      <w:r w:rsidRPr="00AD68AF">
        <w:rPr>
          <w:rFonts w:asciiTheme="majorBidi" w:eastAsia="Cambria" w:hAnsiTheme="majorBidi" w:cstheme="majorBidi"/>
          <w:bCs/>
          <w:lang w:val="id-ID"/>
        </w:rPr>
        <w:fldChar w:fldCharType="separate"/>
      </w:r>
      <w:r w:rsidRPr="00AD68AF">
        <w:rPr>
          <w:rFonts w:asciiTheme="majorBidi" w:eastAsia="Cambria" w:hAnsiTheme="majorBidi" w:cstheme="majorBidi"/>
          <w:bCs/>
          <w:noProof/>
          <w:lang w:val="id-ID"/>
        </w:rPr>
        <w:t>(Baharun and Zulfaizah 2018)</w:t>
      </w:r>
      <w:r w:rsidRPr="00AD68AF">
        <w:rPr>
          <w:rFonts w:asciiTheme="majorBidi" w:eastAsia="Cambria" w:hAnsiTheme="majorBidi" w:cstheme="majorBidi"/>
          <w:bCs/>
          <w:lang w:val="id-ID"/>
        </w:rPr>
        <w:fldChar w:fldCharType="end"/>
      </w:r>
      <w:r w:rsidRPr="00AD68AF">
        <w:rPr>
          <w:rFonts w:asciiTheme="majorBidi" w:eastAsia="Cambria" w:hAnsiTheme="majorBidi" w:cstheme="majorBidi"/>
          <w:bCs/>
          <w:lang w:val="id-ID"/>
        </w:rPr>
        <w:t xml:space="preserve">. Revitalisasi metode </w:t>
      </w:r>
      <w:r w:rsidRPr="00AD68AF">
        <w:rPr>
          <w:rFonts w:asciiTheme="majorBidi" w:eastAsia="Cambria" w:hAnsiTheme="majorBidi" w:cstheme="majorBidi"/>
          <w:bCs/>
          <w:i/>
          <w:iCs/>
          <w:lang w:val="id-ID"/>
        </w:rPr>
        <w:t>cooperative learning</w:t>
      </w:r>
      <w:r w:rsidRPr="00AD68AF">
        <w:rPr>
          <w:rFonts w:asciiTheme="majorBidi" w:eastAsia="Cambria" w:hAnsiTheme="majorBidi" w:cstheme="majorBidi"/>
          <w:bCs/>
          <w:lang w:val="id-ID"/>
        </w:rPr>
        <w:t xml:space="preserve"> dalam pembelajaran PAI bertujuan untuk meningkatkan keaktifan siswa selama proses pembelajaran sehingga terjalin pembelajaran PAI yang hidup.</w:t>
      </w:r>
    </w:p>
    <w:p w14:paraId="6A014A49" w14:textId="77777777" w:rsidR="00AD68AF" w:rsidRPr="00AD68AF" w:rsidRDefault="00AD68AF" w:rsidP="00AD68AF">
      <w:pPr>
        <w:spacing w:line="276" w:lineRule="auto"/>
        <w:ind w:leftChars="0" w:left="0" w:firstLineChars="0" w:firstLine="720"/>
        <w:jc w:val="both"/>
        <w:rPr>
          <w:rFonts w:asciiTheme="majorBidi" w:eastAsia="Cambria" w:hAnsiTheme="majorBidi" w:cstheme="majorBidi"/>
        </w:rPr>
      </w:pPr>
      <w:r w:rsidRPr="00AD68AF">
        <w:rPr>
          <w:rFonts w:asciiTheme="majorBidi" w:eastAsia="Cambria" w:hAnsiTheme="majorBidi" w:cstheme="majorBidi"/>
          <w:lang w:val="id-ID"/>
        </w:rPr>
        <w:t xml:space="preserve">Hasil penelitian menunjukkan bahwa metode </w:t>
      </w:r>
      <w:r w:rsidRPr="00AD68AF">
        <w:rPr>
          <w:rFonts w:asciiTheme="majorBidi" w:eastAsia="Cambria" w:hAnsiTheme="majorBidi" w:cstheme="majorBidi"/>
          <w:i/>
          <w:iCs/>
          <w:lang w:val="id-ID"/>
        </w:rPr>
        <w:t>cooperative learning</w:t>
      </w:r>
      <w:r w:rsidRPr="00AD68AF">
        <w:rPr>
          <w:rFonts w:asciiTheme="majorBidi" w:eastAsia="Cambria" w:hAnsiTheme="majorBidi" w:cstheme="majorBidi"/>
          <w:lang w:val="id-ID"/>
        </w:rPr>
        <w:t xml:space="preserve"> berperan dalam meningkatkan keaktifan siswa dalam pembelajaran Pendidikan Agama Islam (PAI) di SMP Putra Pakuan Bogor. Hasil penelitian memperlihatkan peningkatan yang baik terhadap keaktifan siswa, khususnya dalam memahami materi "Meneladani Nama dan Sifat Allah untuk Kebaikan Hidup". Metode ini berhasil mengubah suasana pembelajaran di kelas, dari yang sebelumnya berpusat pada guru (</w:t>
      </w:r>
      <w:r w:rsidRPr="00AD68AF">
        <w:rPr>
          <w:rFonts w:asciiTheme="majorBidi" w:eastAsia="Cambria" w:hAnsiTheme="majorBidi" w:cstheme="majorBidi"/>
          <w:i/>
          <w:iCs/>
          <w:lang w:val="id-ID"/>
        </w:rPr>
        <w:t xml:space="preserve">teacher center </w:t>
      </w:r>
      <w:r w:rsidRPr="00AD68AF">
        <w:rPr>
          <w:rFonts w:asciiTheme="majorBidi" w:eastAsia="Cambria" w:hAnsiTheme="majorBidi" w:cstheme="majorBidi"/>
          <w:lang w:val="id-ID"/>
        </w:rPr>
        <w:t>)menjadi lebih berpusat pada siswa (</w:t>
      </w:r>
      <w:r w:rsidRPr="00AD68AF">
        <w:rPr>
          <w:rFonts w:asciiTheme="majorBidi" w:eastAsia="Cambria" w:hAnsiTheme="majorBidi" w:cstheme="majorBidi"/>
          <w:i/>
          <w:iCs/>
          <w:lang w:val="id-ID"/>
        </w:rPr>
        <w:t>student center).</w:t>
      </w:r>
      <w:r w:rsidRPr="00AD68AF">
        <w:rPr>
          <w:rFonts w:asciiTheme="majorBidi" w:eastAsia="Cambria" w:hAnsiTheme="majorBidi" w:cstheme="majorBidi"/>
          <w:lang w:val="id-ID"/>
        </w:rPr>
        <w:t xml:space="preserve"> Siswa didorong untuk lebih aktif berpartisipasi dalam diskusi kelompok, bertukar pikiran, dan saling berbagi pengetahuan. </w:t>
      </w:r>
      <w:r w:rsidRPr="00AD68AF">
        <w:rPr>
          <w:rFonts w:asciiTheme="majorBidi" w:eastAsia="Cambria" w:hAnsiTheme="majorBidi" w:cstheme="majorBidi"/>
        </w:rPr>
        <w:t>Data observasi menunjukkan bahwa siswa lebih terlibat secara aktif dalam kegiatan pembelajaran.</w:t>
      </w:r>
    </w:p>
    <w:p w14:paraId="4E8BCDDA" w14:textId="77777777" w:rsidR="00AD68AF" w:rsidRPr="00AD68AF" w:rsidRDefault="00AD68AF" w:rsidP="00AD68AF">
      <w:pPr>
        <w:spacing w:line="276" w:lineRule="auto"/>
        <w:ind w:leftChars="0" w:left="0" w:firstLineChars="0" w:firstLine="720"/>
        <w:jc w:val="both"/>
        <w:rPr>
          <w:rFonts w:asciiTheme="majorBidi" w:eastAsia="Cambria" w:hAnsiTheme="majorBidi" w:cstheme="majorBidi"/>
        </w:rPr>
      </w:pPr>
      <w:r w:rsidRPr="00AD68AF">
        <w:rPr>
          <w:rFonts w:asciiTheme="majorBidi" w:eastAsia="Cambria" w:hAnsiTheme="majorBidi" w:cstheme="majorBidi"/>
        </w:rPr>
        <w:t>Diantara keaktifan yang ditunjukkan siswa adalah kemampuan mereka dalam menyusun konsep bersama mengenai makna dan aplikasi dari nama-nama dan sifat-sifat Allah dalam kehidupan sehari-hari. Dalam pembelajaran kooperatif, siswa dibagi ke dalam kelompok-kelompok kecil yang terdiri dari 4-5 orang. Setiap kelompok ditugaskan untuk mendiskusikan nama-nama Allah, seperti As-Sami’ (Maha Mendengar), Al-Basir (Maha Melihat), Al-‘Alim (Maha Mengetahui), dan Al-Khabir (Maha Teliti), serta bagaimana sifat-sifat tersebut dapat diimplementasikan dalam perilaku sehari-hari. Data yang dihasilkan dari diskusi kelompok ini menunjukkan peningkatan pemahaman siswa tentang aplikasi praktis dari sifat-sifat Allah dalam kehidupan mereka.</w:t>
      </w:r>
    </w:p>
    <w:p w14:paraId="6464FD48" w14:textId="5A02C366" w:rsidR="00AD68AF" w:rsidRPr="00AD68AF" w:rsidRDefault="00AD68AF" w:rsidP="00AD68AF">
      <w:pPr>
        <w:spacing w:line="276" w:lineRule="auto"/>
        <w:ind w:leftChars="0" w:left="0" w:firstLineChars="0" w:firstLine="720"/>
        <w:jc w:val="both"/>
        <w:rPr>
          <w:rFonts w:asciiTheme="majorBidi" w:eastAsia="Cambria" w:hAnsiTheme="majorBidi" w:cstheme="majorBidi"/>
        </w:rPr>
      </w:pPr>
      <w:r w:rsidRPr="00AD68AF">
        <w:rPr>
          <w:rFonts w:asciiTheme="majorBidi" w:eastAsia="Cambria" w:hAnsiTheme="majorBidi" w:cstheme="majorBidi"/>
        </w:rPr>
        <w:t xml:space="preserve">Keaktifan siswa dalam metode </w:t>
      </w:r>
      <w:r w:rsidRPr="00AD68AF">
        <w:rPr>
          <w:rFonts w:asciiTheme="majorBidi" w:eastAsia="Cambria" w:hAnsiTheme="majorBidi" w:cstheme="majorBidi"/>
          <w:i/>
          <w:iCs/>
        </w:rPr>
        <w:t>Cooperative Learning</w:t>
      </w:r>
      <w:r w:rsidRPr="00AD68AF">
        <w:rPr>
          <w:rFonts w:asciiTheme="majorBidi" w:eastAsia="Cambria" w:hAnsiTheme="majorBidi" w:cstheme="majorBidi"/>
        </w:rPr>
        <w:t xml:space="preserve"> juga terlihat dari keterlibatan mereka dalam proses tanya jawab dan diskusi kelas yang lebih aktif. Sebelum menggunakan metode ini, siswa cenderung pasif dan hanya mendengarkan penjelasan guru. Namun, setelah diterapkannya </w:t>
      </w:r>
      <w:r w:rsidRPr="00AD68AF">
        <w:rPr>
          <w:rFonts w:asciiTheme="majorBidi" w:eastAsia="Cambria" w:hAnsiTheme="majorBidi" w:cstheme="majorBidi"/>
          <w:i/>
          <w:iCs/>
        </w:rPr>
        <w:t>cooperative learning</w:t>
      </w:r>
      <w:r w:rsidRPr="00AD68AF">
        <w:rPr>
          <w:rFonts w:asciiTheme="majorBidi" w:eastAsia="Cambria" w:hAnsiTheme="majorBidi" w:cstheme="majorBidi"/>
        </w:rPr>
        <w:t xml:space="preserve">, siswa menjadi lebih termotivasi untuk mengajukan pertanyaan dan mengemukakan pendapat mereka mengenai bagaimana sifat Allah seperti dapat memandu tindakan mereka dalam kehidupan sehari-hari. Hal itu dikarenakan lingkungan belajar mempengaruhi terhadap keaktifan seseorang dalam berdiskusi dan melatih berpikir kritis karena antar satu siswa dengan yang lain saling berbagi ilmu dan pengalaman  </w:t>
      </w:r>
      <w:r w:rsidRPr="00AD68AF">
        <w:rPr>
          <w:rFonts w:asciiTheme="majorBidi" w:eastAsia="Cambria" w:hAnsiTheme="majorBidi" w:cstheme="majorBidi"/>
        </w:rPr>
        <w:fldChar w:fldCharType="begin" w:fldLock="1"/>
      </w:r>
      <w:r w:rsidR="006C0B39">
        <w:rPr>
          <w:rFonts w:asciiTheme="majorBidi" w:eastAsia="Cambria" w:hAnsiTheme="majorBidi" w:cstheme="majorBidi"/>
        </w:rPr>
        <w:instrText>ADDIN CSL_CITATION {"citationItems":[{"id":"ITEM-1","itemData":{"DOI":"10.17509/t.v6i2.20165","ISSN":"2580-6181","abstract":"Abstract.    This research is an attempt   done   by the author in reconstructing learning   process   to become more fun, focused, fresh, meaningful, and   be able to   find the essential meaning behind the theoretical material. The effort made is by applying a contextual learning approach in Islamic religious education that aims to improve student learning outcomes at Universitas Pendidikan Indonesia. This research approach is a combination of quantitative research and qualitative research (mix methods) with the pretest-posttest control group design method. This research   proofs that this approach     is able   to improve student learning outcomes  . T  his can be seen from the achievements of KKM students before treatment by 33.33% to 82.05% when treatment has been done  . T  his indicates that the application of contextual learning approach can improve student learning outcomes by 48.72%.    Abstrak.    Penelitian ini merupakan sebuah upaya yang dilakukan penulis dalam merekonstruksi pembelajaran agar menjadi lebih fun, focus, fresh, meaningful, serta dapat menemukan makna esensial di balik materi yang teoretikal. Upaya yang dilakukan adalah dengan menerapkan pendekatan pembelajaran kontekstual dalam Pendidikan Agama Islam yang bertujuan untuk meningkatkan hasil belajar mahasiswa di Universitas Pendidikan Indonesia.   Pendekatan penelitian ini merupakan kombinasi antara penelitian kuantitatif dan penelitian kualitatif (mix methods)     dengan metode pretest-postest cotrol group design. Penelitan ini terbukti dapat meningkatkan hasil belajar mahasiswa, hal ini dapat dilihat dari capaian KKM mahasiswa sebelum dilakukan treatment sebesar 33,33 % menjadi 82,05 % ketika sudah dilakukan treatment, ini menandakan bahwa penerapan pendekatan pembelajaran kontekstual dapat meningkatkan hasil belajar mahasiswa sebesar 48,72 %.","author":[{"dropping-particle":"","family":"Parhan","given":"Muhamad","non-dropping-particle":"","parse-names":false,"suffix":""},{"dropping-particle":"","family":"Sutedja","given":"Bambang","non-dropping-particle":"","parse-names":false,"suffix":""}],"container-title":"TARBAWY : Indonesian Journal of Islamic Education","id":"ITEM-1","issue":"2","issued":{"date-parts":[["2019"]]},"page":"114-126","title":"Penerapan Pendekatan Pembelajaran Kontekstual Dalam Pendidikan Agama Islam Di Universitas Pendidikan Indonesia","type":"article-journal","volume":"6"},"uris":["http://www.mendeley.com/documents/?uuid=2b4dc521-4d0d-4e2e-8ab2-17e4029db7f9"]}],"mendeley":{"formattedCitation":"(Parhan and Sutedja 2019)","plainTextFormattedCitation":"(Parhan and Sutedja 2019)","previouslyFormattedCitation":"(Parhan and Sutedja 2019)"},"properties":{"noteIndex":0},"schema":"https://github.com/citation-style-language/schema/raw/master/csl-citation.json"}</w:instrText>
      </w:r>
      <w:r w:rsidRPr="00AD68AF">
        <w:rPr>
          <w:rFonts w:asciiTheme="majorBidi" w:eastAsia="Cambria" w:hAnsiTheme="majorBidi" w:cstheme="majorBidi"/>
        </w:rPr>
        <w:fldChar w:fldCharType="separate"/>
      </w:r>
      <w:r w:rsidRPr="00AD68AF">
        <w:rPr>
          <w:rFonts w:asciiTheme="majorBidi" w:eastAsia="Cambria" w:hAnsiTheme="majorBidi" w:cstheme="majorBidi"/>
          <w:noProof/>
        </w:rPr>
        <w:t>(Parhan and Sutedja 2019)</w:t>
      </w:r>
      <w:r w:rsidRPr="00AD68AF">
        <w:rPr>
          <w:rFonts w:asciiTheme="majorBidi" w:eastAsia="Cambria" w:hAnsiTheme="majorBidi" w:cstheme="majorBidi"/>
        </w:rPr>
        <w:fldChar w:fldCharType="end"/>
      </w:r>
      <w:r w:rsidRPr="00AD68AF">
        <w:rPr>
          <w:rFonts w:asciiTheme="majorBidi" w:eastAsia="Cambria" w:hAnsiTheme="majorBidi" w:cstheme="majorBidi"/>
        </w:rPr>
        <w:t>. Dari hasil wawancara juga menunjukkan bahwa sebagian besar siswa merasa lebih nyaman berpartisipasi dalam diskusi kelompok dibandingkan dengan kegiatan ceramah yang lebih formal.</w:t>
      </w:r>
    </w:p>
    <w:p w14:paraId="1155B23D" w14:textId="77777777" w:rsidR="00AD68AF" w:rsidRPr="00AD68AF" w:rsidRDefault="00AD68AF" w:rsidP="00AD68AF">
      <w:pPr>
        <w:spacing w:line="276" w:lineRule="auto"/>
        <w:ind w:leftChars="0" w:left="0" w:firstLineChars="0" w:firstLine="720"/>
        <w:jc w:val="both"/>
        <w:rPr>
          <w:rFonts w:asciiTheme="majorBidi" w:eastAsia="Cambria" w:hAnsiTheme="majorBidi" w:cstheme="majorBidi"/>
        </w:rPr>
      </w:pPr>
      <w:r w:rsidRPr="00AD68AF">
        <w:rPr>
          <w:rFonts w:asciiTheme="majorBidi" w:eastAsia="Cambria" w:hAnsiTheme="majorBidi" w:cstheme="majorBidi"/>
        </w:rPr>
        <w:t xml:space="preserve">Selain meningkatkan keaktifan dalam diskusi, </w:t>
      </w:r>
      <w:r w:rsidRPr="00AD68AF">
        <w:rPr>
          <w:rFonts w:asciiTheme="majorBidi" w:eastAsia="Cambria" w:hAnsiTheme="majorBidi" w:cstheme="majorBidi"/>
          <w:i/>
          <w:iCs/>
        </w:rPr>
        <w:t>cooperative learning</w:t>
      </w:r>
      <w:r w:rsidRPr="00AD68AF">
        <w:rPr>
          <w:rFonts w:asciiTheme="majorBidi" w:eastAsia="Cambria" w:hAnsiTheme="majorBidi" w:cstheme="majorBidi"/>
        </w:rPr>
        <w:t xml:space="preserve"> juga mendorong siswa untuk bekerja secara kolaboratif dalam menyelesaikan tugas. Salah satu tugas yang diberikan adalah membuat presentasi kelompok mengenai bagaimana mereka dapat meneladani sifat Al-Khabir dalam interaksi sosial mereka, baik di lingkungan sekolah maupun di rumah. </w:t>
      </w:r>
      <w:r w:rsidRPr="00AD68AF">
        <w:rPr>
          <w:rFonts w:asciiTheme="majorBidi" w:eastAsia="Cambria" w:hAnsiTheme="majorBidi" w:cstheme="majorBidi"/>
        </w:rPr>
        <w:lastRenderedPageBreak/>
        <w:t xml:space="preserve">Setiap kelompok diminta untuk memberikan contoh konkret dari kehidupan sehari-hari dan menjelaskan bagaimana sifat-sifat tersebut dapat diterapkan. Data observasi menunjukkan bahwa siswa lebih antusias dalam mengerjakan tugas kelompok ini, dan hasilnya menunjukkan pemahaman yang lebih mendalam tentang materi PAI. Metode ini juga telah menciptakan suasana pembelajaran yang lebih interaktif, di mana setiap siswa merasa memiliki peran penting dalam kelompoknya. Pembelajaran PAI yang aktif ini tidak hanya meningkatkan pemahaman kognitif siswa, tetapi juga membantu mereka mengembangkan keterampilan sosial seperti komunikasi, kolaborasi, dan saling menghargai. Dalam sesi refleksi, banyak siswa yang menyatakan bahwa mereka merasa lebih terlibat dan lebih tertantang untuk memahami materi PAI karena mereka harus menjelaskan konsep kepada teman sekelompoknya. Ini merupakan indikasi bahwa metode </w:t>
      </w:r>
      <w:r w:rsidRPr="00AD68AF">
        <w:rPr>
          <w:rFonts w:asciiTheme="majorBidi" w:eastAsia="Cambria" w:hAnsiTheme="majorBidi" w:cstheme="majorBidi"/>
          <w:i/>
          <w:iCs/>
        </w:rPr>
        <w:t>cooperative learning</w:t>
      </w:r>
      <w:r w:rsidRPr="00AD68AF">
        <w:rPr>
          <w:rFonts w:asciiTheme="majorBidi" w:eastAsia="Cambria" w:hAnsiTheme="majorBidi" w:cstheme="majorBidi"/>
        </w:rPr>
        <w:t xml:space="preserve"> telah menciptakan pembelajaran yang lebih mendalam dan bermakna.</w:t>
      </w:r>
    </w:p>
    <w:p w14:paraId="1FA38409" w14:textId="66CC93A6" w:rsidR="00AD68AF" w:rsidRPr="00AD68AF" w:rsidRDefault="00AD68AF" w:rsidP="00AD68AF">
      <w:pPr>
        <w:spacing w:line="276" w:lineRule="auto"/>
        <w:ind w:leftChars="0" w:left="0" w:firstLineChars="0" w:firstLine="720"/>
        <w:jc w:val="both"/>
        <w:rPr>
          <w:rFonts w:asciiTheme="majorBidi" w:eastAsia="Cambria" w:hAnsiTheme="majorBidi" w:cstheme="majorBidi"/>
        </w:rPr>
      </w:pPr>
      <w:r w:rsidRPr="00AD68AF">
        <w:rPr>
          <w:rFonts w:asciiTheme="majorBidi" w:eastAsia="Cambria" w:hAnsiTheme="majorBidi" w:cstheme="majorBidi"/>
        </w:rPr>
        <w:t xml:space="preserve">Lebih jauh lagi, penerapan </w:t>
      </w:r>
      <w:r w:rsidRPr="00AD68AF">
        <w:rPr>
          <w:rFonts w:asciiTheme="majorBidi" w:eastAsia="Cambria" w:hAnsiTheme="majorBidi" w:cstheme="majorBidi"/>
          <w:i/>
          <w:iCs/>
        </w:rPr>
        <w:t>cooperative learning</w:t>
      </w:r>
      <w:r w:rsidRPr="00AD68AF">
        <w:rPr>
          <w:rFonts w:asciiTheme="majorBidi" w:eastAsia="Cambria" w:hAnsiTheme="majorBidi" w:cstheme="majorBidi"/>
        </w:rPr>
        <w:t xml:space="preserve"> dalam pembelajaran PAI ini juga membantu siswa mengembangkan rasa tanggung jawab terhadap pembelajaran mereka sendiri. Siswa merasa termotivasi untuk belajar tidak hanya demi nilai, tetapi juga demi pemahaman yang lebih baik tentang bagaimana sifat-sifat Allah dapat membimbing mereka dalam menjalani kehidupan sehari-hari </w:t>
      </w:r>
      <w:r w:rsidRPr="00AD68AF">
        <w:rPr>
          <w:rFonts w:asciiTheme="majorBidi" w:eastAsia="Cambria" w:hAnsiTheme="majorBidi" w:cstheme="majorBidi"/>
        </w:rPr>
        <w:fldChar w:fldCharType="begin" w:fldLock="1"/>
      </w:r>
      <w:r w:rsidR="006C0B39">
        <w:rPr>
          <w:rFonts w:asciiTheme="majorBidi" w:eastAsia="Cambria" w:hAnsiTheme="majorBidi" w:cstheme="majorBidi"/>
        </w:rPr>
        <w:instrText>ADDIN CSL_CITATION {"citationItems":[{"id":"ITEM-1","itemData":{"DOI":"10.56436/mijose.v2i1.221","ISSN":"2964-9161","abstract":"Batasan dalam penelitian adalah Tinjauan Implementasi Pembelajaran Kooperatif dalam penerapan Team Game Tournament Dalam Meningkatkan Motivasi Belajar Siswa Madrasah Tsanawiyah Nurul Jama’ah Desa Pebenaan Kecamatan Keritang Kabupaten Indragiri Hilir Riau. Kemudian untuk motivasi yang di ambil dalam penelitian ini adalah motivasi secara keseluruhan. Implementasi pembelajarn cooperative learning dalam mengatasi terhambatnya motivasi belajar siswa Madrasah Tsanawiyah Nurul Jama’ah Desa Pebenaann Kecamatan Keritanng Kabupaten Indragiri Hilir Riau yang pertama, memahami kebutuhan motivasi belajar siswa dalam pembelajaran. Kedua, kesan pertama saat memulai pembelajaran dirasa penting untuk menarik perhatian siswa. Ketiga, penerapan pembelajaran cooperative learning guna memotivasi belajar siswa dalam mengikuti pelajaran. Pemilihan metode yang tepat dirasa menjadi salah satu cara meningkatkan motivasi belajar siswa, untuk itu guru sebagai fasilitator diharapkan dapat mengatasi motivasi belajar dengan menggunakan beberapa cara diatas. Faktor penghambat dalam Implementasi Pembelajaran Kooperatif Team Game Tournamen Dalam Meningkatkan Motivasi Belajar Siswa Madrasah Tsanawiyah Nurul Jama’ah Desa Pebenaan Kecamatan Keritang Kabupaten Indragiri Hilir Riau adalah salah satu yang menghambat motivasi belajar siswa di sekolah siswa sudah bekerja, ini adalah hambatan siswa dalam belajar. Beberapa siswa telah bekerja untuk memenuhi kebutuhan sehari-hari. Lingkungan yang paling sedikit mendukung sekolah berdampak pada anak-anak yang tidak bersekolah. Karena kebutuhan finansial, beberapa siswa tidak berkumpul dengan teman yang sebaya. Perilaku masyarakat yang ada membuat anak-anak mengambil tindakan efektif dalam menghasilkan uang daripada belajar. Ini juga salah satu dampak terhadap kurangnya pendidikan masyarakat pedesaan. Hal ini berdasarkan studi yang dilakukan oleh Basrowi dan Siti Juariyah yang menunjukkan bahwa tingkat pendidikan masyarakat pedesaan masih sangat rendah karena masyarakat pedesaan kurang memahami pentingnya pendidikan. Faktor Pendukungnya adalah faktor keluarga, atau lebih tepatnya perhatian orang tua, dalam hal ini siswa tanpa orang tua. Keluarga memiliki pengaruh yang sangat penting terhadap gaya pendidikan orang tua, reaksi antara anggota keluarga dan keadaan ekonomi keluarga. Namun, hal ini tidak ditemukan dalam kenyataannya. Orang tua beberapa siswa yang sudah tidak ada menimbulkan sebuah permasalahan motivasi belajar siswa karena siswa tidak men…","author":[{"dropping-particle":"","family":"Musdalifah","given":"","non-dropping-particle":"","parse-names":false,"suffix":""}],"container-title":"Al-Miskawaih: Journal of Science Education","id":"ITEM-1","issue":"1","issued":{"date-parts":[["2023"]]},"page":"47-66","title":"Implementasi Pembelajaran Kooperatif dalam Meningkatkan Motivasi Belajar Siswa di Madrasah","type":"article-journal","volume":"2"},"uris":["http://www.mendeley.com/documents/?uuid=4f6ec9de-ca9b-4a57-a992-00eb890e6fb2"]}],"mendeley":{"formattedCitation":"(Musdalifah 2023)","plainTextFormattedCitation":"(Musdalifah 2023)","previouslyFormattedCitation":"(Musdalifah 2023)"},"properties":{"noteIndex":0},"schema":"https://github.com/citation-style-language/schema/raw/master/csl-citation.json"}</w:instrText>
      </w:r>
      <w:r w:rsidRPr="00AD68AF">
        <w:rPr>
          <w:rFonts w:asciiTheme="majorBidi" w:eastAsia="Cambria" w:hAnsiTheme="majorBidi" w:cstheme="majorBidi"/>
        </w:rPr>
        <w:fldChar w:fldCharType="separate"/>
      </w:r>
      <w:r w:rsidRPr="00AD68AF">
        <w:rPr>
          <w:rFonts w:asciiTheme="majorBidi" w:eastAsia="Cambria" w:hAnsiTheme="majorBidi" w:cstheme="majorBidi"/>
          <w:noProof/>
        </w:rPr>
        <w:t>(Musdalifah 2023)</w:t>
      </w:r>
      <w:r w:rsidRPr="00AD68AF">
        <w:rPr>
          <w:rFonts w:asciiTheme="majorBidi" w:eastAsia="Cambria" w:hAnsiTheme="majorBidi" w:cstheme="majorBidi"/>
        </w:rPr>
        <w:fldChar w:fldCharType="end"/>
      </w:r>
      <w:r w:rsidRPr="00AD68AF">
        <w:rPr>
          <w:rFonts w:asciiTheme="majorBidi" w:eastAsia="Cambria" w:hAnsiTheme="majorBidi" w:cstheme="majorBidi"/>
        </w:rPr>
        <w:t xml:space="preserve">. Penelitian ini menemukan bahwa </w:t>
      </w:r>
      <w:r w:rsidRPr="00AD68AF">
        <w:rPr>
          <w:rFonts w:asciiTheme="majorBidi" w:eastAsia="Cambria" w:hAnsiTheme="majorBidi" w:cstheme="majorBidi"/>
          <w:i/>
          <w:iCs/>
        </w:rPr>
        <w:t>cooperative learning</w:t>
      </w:r>
      <w:r w:rsidRPr="00AD68AF">
        <w:rPr>
          <w:rFonts w:asciiTheme="majorBidi" w:eastAsia="Cambria" w:hAnsiTheme="majorBidi" w:cstheme="majorBidi"/>
        </w:rPr>
        <w:t xml:space="preserve"> mendorong siswa untuk lebih proaktif mencari informasi tambahan mengenai materi yang diajarkan, baik dari buku, internet, maupun berdiskusi dengan sesama teman di luar kelas. Guru juga berperan penting untuk mengontrol agar pembelajaran yang aktif tetap berjalan dengan baik. Dalam konteks pembelajaran PAI dengan metode </w:t>
      </w:r>
      <w:r w:rsidRPr="00AD68AF">
        <w:rPr>
          <w:rFonts w:asciiTheme="majorBidi" w:eastAsia="Cambria" w:hAnsiTheme="majorBidi" w:cstheme="majorBidi"/>
          <w:i/>
          <w:iCs/>
        </w:rPr>
        <w:t>cooperative learning</w:t>
      </w:r>
      <w:r w:rsidRPr="00AD68AF">
        <w:rPr>
          <w:rFonts w:asciiTheme="majorBidi" w:eastAsia="Cambria" w:hAnsiTheme="majorBidi" w:cstheme="majorBidi"/>
        </w:rPr>
        <w:t>, guru bertindak sebagai fasilitator yang memberikan bimbingan, sedangkan pembelajaran berfokus pada siswa. Guru hanya memberikan arahan awal dan membiarkan siswa mengeksplorasi materi secara mandiri dalam kelompok. Observasi menunjukkan bahwa dengan peran yang lebih fleksibel ini, guru dapat lebih fokus dalam memberikan umpan balik yang konstruktif kepada siswa dan membantu mereka dalam memecahkan masalah yang mereka hadapi selama proses diskusi.</w:t>
      </w:r>
    </w:p>
    <w:p w14:paraId="5E66A4C2" w14:textId="5FF4A594" w:rsidR="00AD68AF" w:rsidRPr="00AD68AF" w:rsidRDefault="00AD68AF" w:rsidP="00AD68AF">
      <w:pPr>
        <w:spacing w:line="276" w:lineRule="auto"/>
        <w:ind w:leftChars="0" w:left="0" w:firstLineChars="0" w:firstLine="720"/>
        <w:jc w:val="both"/>
        <w:rPr>
          <w:rFonts w:asciiTheme="majorBidi" w:eastAsia="Cambria" w:hAnsiTheme="majorBidi" w:cstheme="majorBidi"/>
        </w:rPr>
      </w:pPr>
      <w:r w:rsidRPr="00AD68AF">
        <w:rPr>
          <w:rFonts w:asciiTheme="majorBidi" w:eastAsia="Cambria" w:hAnsiTheme="majorBidi" w:cstheme="majorBidi"/>
        </w:rPr>
        <w:t xml:space="preserve">Secara keseluruhan, metode </w:t>
      </w:r>
      <w:r w:rsidRPr="00AD68AF">
        <w:rPr>
          <w:rFonts w:asciiTheme="majorBidi" w:eastAsia="Cambria" w:hAnsiTheme="majorBidi" w:cstheme="majorBidi"/>
          <w:i/>
          <w:iCs/>
        </w:rPr>
        <w:t>cooperative learning</w:t>
      </w:r>
      <w:r w:rsidRPr="00AD68AF">
        <w:rPr>
          <w:rFonts w:asciiTheme="majorBidi" w:eastAsia="Cambria" w:hAnsiTheme="majorBidi" w:cstheme="majorBidi"/>
        </w:rPr>
        <w:t xml:space="preserve"> terbukti berhasil dalam meningkatkan keaktifan siswa dalam pembelajaran PAI di SMP Putra Pakuan Bogor. Hasil penelitian ini menunjukkan bahwa </w:t>
      </w:r>
      <w:r w:rsidRPr="00AD68AF">
        <w:rPr>
          <w:rFonts w:asciiTheme="majorBidi" w:eastAsia="Cambria" w:hAnsiTheme="majorBidi" w:cstheme="majorBidi"/>
          <w:i/>
          <w:iCs/>
        </w:rPr>
        <w:t>cooperative learning</w:t>
      </w:r>
      <w:r w:rsidRPr="00AD68AF">
        <w:rPr>
          <w:rFonts w:asciiTheme="majorBidi" w:eastAsia="Cambria" w:hAnsiTheme="majorBidi" w:cstheme="majorBidi"/>
        </w:rPr>
        <w:t xml:space="preserve"> tidak hanya meningkatkan partisipasi siswa, tetapi juga memperdalam pemahaman mereka terhadap nilai-nilai Islam, terutama dalam meneladani nama dan sifat Allah untuk kebaikan hidup. Data dari observasi, wawancara, dan hasil tugas kelompok menguatkan bahwa metode ini mampu merevitalisasi proses pembelajaran PAI yang aktif, interaktif, dan kolaboratif.</w:t>
      </w:r>
    </w:p>
    <w:p w14:paraId="3B1CAE8C" w14:textId="2E02F9B0" w:rsidR="00E25BD4" w:rsidRDefault="00BD1FE8" w:rsidP="006C0B39">
      <w:pPr>
        <w:spacing w:before="240" w:after="240" w:line="276" w:lineRule="auto"/>
        <w:ind w:left="0" w:hanging="2"/>
        <w:jc w:val="both"/>
        <w:rPr>
          <w:b/>
          <w:bCs/>
        </w:rPr>
      </w:pPr>
      <w:r w:rsidRPr="00706061">
        <w:rPr>
          <w:b/>
          <w:bCs/>
        </w:rPr>
        <w:t>Tantangan dalam Mengimplementasikan Metode Cooperative Learning dalam Pembelajaran Pendidikan Agama Islam</w:t>
      </w:r>
    </w:p>
    <w:p w14:paraId="48476EDB" w14:textId="0BCF4F57" w:rsidR="006C0B39" w:rsidRPr="006C0B39" w:rsidRDefault="006C0B39" w:rsidP="006C0B39">
      <w:pPr>
        <w:spacing w:line="276" w:lineRule="auto"/>
        <w:ind w:leftChars="0" w:left="0" w:firstLineChars="0" w:firstLine="720"/>
        <w:jc w:val="both"/>
        <w:rPr>
          <w:rFonts w:asciiTheme="majorBidi" w:eastAsia="Cambria" w:hAnsiTheme="majorBidi" w:cstheme="majorBidi"/>
          <w:lang w:val="id-ID"/>
        </w:rPr>
      </w:pPr>
      <w:r w:rsidRPr="006C0B39">
        <w:rPr>
          <w:rFonts w:asciiTheme="majorBidi" w:eastAsia="Cambria" w:hAnsiTheme="majorBidi" w:cstheme="majorBidi"/>
          <w:lang w:val="id-ID"/>
        </w:rPr>
        <w:t xml:space="preserve">Dalam praktiknya, penerapan metode </w:t>
      </w:r>
      <w:r w:rsidRPr="006C0B39">
        <w:rPr>
          <w:rFonts w:asciiTheme="majorBidi" w:eastAsia="Cambria" w:hAnsiTheme="majorBidi" w:cstheme="majorBidi"/>
          <w:i/>
          <w:iCs/>
          <w:lang w:val="id-ID"/>
        </w:rPr>
        <w:t xml:space="preserve">cooperative learning </w:t>
      </w:r>
      <w:r w:rsidRPr="006C0B39">
        <w:rPr>
          <w:rFonts w:asciiTheme="majorBidi" w:eastAsia="Cambria" w:hAnsiTheme="majorBidi" w:cstheme="majorBidi"/>
          <w:lang w:val="id-ID"/>
        </w:rPr>
        <w:t xml:space="preserve">memiliki tantangan tersendiri. Diantara beberapa tantangannya adalah keterbatasan waktu, pengelolaan kelompok yang tidak efektif, perbedaan kemampuan siswa, kesulitan menciptakan interaksi yang positif, motivasi belajar siswa yang berbeda-beda, ketergantungan pada anggota kelompok yang lain, </w:t>
      </w:r>
      <w:r w:rsidRPr="006C0B39">
        <w:rPr>
          <w:rFonts w:asciiTheme="majorBidi" w:eastAsia="Cambria" w:hAnsiTheme="majorBidi" w:cstheme="majorBidi"/>
          <w:lang w:val="id-ID"/>
        </w:rPr>
        <w:lastRenderedPageBreak/>
        <w:t xml:space="preserve">dan perihal penilaian kinerja kelompok. Waktu yang terbatas seringkali menjadi hambatan bagi guru. Proses pembelajaran dalam kelompok jika diimplementasikan dalam jam sekolah secara formal tentu membutuhkan waktu lebih lama dibandingkan metode ceramah atau presentasi langsung. Guru harus memberikan waktu yang cukup bagi setiap kelompok untuk berdiskusi, menyelesaikan tugas, dan mempresentasikan hasilnya. Sering kali, waktu yang ada hanya cukup untuk pengenalan materi tanpa ada ruang yang cukup untuk mendalami melalui diskusi kelompok. Hal ini dapat menyebabkan siswa tidak bisa memanfaatkan sepenuhnya metode pembelajaran ini </w:t>
      </w:r>
      <w:r w:rsidRPr="006C0B39">
        <w:rPr>
          <w:rFonts w:asciiTheme="majorBidi" w:eastAsia="Cambria" w:hAnsiTheme="majorBidi" w:cstheme="majorBidi"/>
          <w:lang w:val="id-ID"/>
        </w:rPr>
        <w:fldChar w:fldCharType="begin" w:fldLock="1"/>
      </w:r>
      <w:r>
        <w:rPr>
          <w:rFonts w:asciiTheme="majorBidi" w:eastAsia="Cambria" w:hAnsiTheme="majorBidi" w:cstheme="majorBidi"/>
          <w:lang w:val="id-ID"/>
        </w:rPr>
        <w:instrText>ADDIN CSL_CITATION {"citationItems":[{"id":"ITEM-1","itemData":{"ISSN":"2580-4642","abstract":"… membuat modul yang berisi materi pembelajaran matematika … disampaikan oleh guru dengan adanya modul. Guru juga dapat … kebutuhan, karena hal ini akan mendukung kegiatan …","author":[{"dropping-particle":"","family":"Handayani","given":"Ucik Fitri","non-dropping-particle":"","parse-names":false,"suffix":""}],"container-title":"Jurnal Pusaka","id":"ITEM-1","issue":"2","issued":{"date-parts":[["2020"]]},"page":"22-36","title":"Analisis Hambatan Penerapan Model Pembelajaran Kooperatif Pada Pelajaran Matematika","type":"article-journal","volume":"9"},"uris":["http://www.mendeley.com/documents/?uuid=02e75f28-1cd9-471a-80f0-472464cb55de","http://www.mendeley.com/documents/?uuid=e07aa3b0-77a8-4c1f-a0dc-6214a3f23ad4"]}],"mendeley":{"formattedCitation":"(Handayani 2020)","plainTextFormattedCitation":"(Handayani 2020)","previouslyFormattedCitation":"(Handayani 2020)"},"properties":{"noteIndex":0},"schema":"https://github.com/citation-style-language/schema/raw/master/csl-citation.json"}</w:instrText>
      </w:r>
      <w:r w:rsidRPr="006C0B39">
        <w:rPr>
          <w:rFonts w:asciiTheme="majorBidi" w:eastAsia="Cambria" w:hAnsiTheme="majorBidi" w:cstheme="majorBidi"/>
          <w:lang w:val="id-ID"/>
        </w:rPr>
        <w:fldChar w:fldCharType="separate"/>
      </w:r>
      <w:r w:rsidRPr="006C0B39">
        <w:rPr>
          <w:rFonts w:asciiTheme="majorBidi" w:eastAsia="Cambria" w:hAnsiTheme="majorBidi" w:cstheme="majorBidi"/>
          <w:noProof/>
          <w:lang w:val="id-ID"/>
        </w:rPr>
        <w:t>(Handayani 2020)</w:t>
      </w:r>
      <w:r w:rsidRPr="006C0B39">
        <w:rPr>
          <w:rFonts w:asciiTheme="majorBidi" w:eastAsia="Cambria" w:hAnsiTheme="majorBidi" w:cstheme="majorBidi"/>
          <w:lang w:val="id-ID"/>
        </w:rPr>
        <w:fldChar w:fldCharType="end"/>
      </w:r>
      <w:r w:rsidRPr="006C0B39">
        <w:rPr>
          <w:rFonts w:asciiTheme="majorBidi" w:eastAsia="Cambria" w:hAnsiTheme="majorBidi" w:cstheme="majorBidi"/>
          <w:lang w:val="id-ID"/>
        </w:rPr>
        <w:t>.</w:t>
      </w:r>
    </w:p>
    <w:p w14:paraId="7774A7D7" w14:textId="3DE74F36" w:rsidR="006C0B39" w:rsidRPr="006C0B39" w:rsidRDefault="006C0B39" w:rsidP="006C0B39">
      <w:pPr>
        <w:spacing w:line="276" w:lineRule="auto"/>
        <w:ind w:left="0" w:hanging="2"/>
        <w:jc w:val="both"/>
        <w:rPr>
          <w:rFonts w:asciiTheme="majorBidi" w:eastAsia="Cambria" w:hAnsiTheme="majorBidi" w:cstheme="majorBidi"/>
          <w:lang w:val="id-ID"/>
        </w:rPr>
      </w:pPr>
      <w:r>
        <w:rPr>
          <w:rFonts w:asciiTheme="majorBidi" w:eastAsia="Cambria" w:hAnsiTheme="majorBidi" w:cstheme="majorBidi"/>
          <w:lang w:val="id-ID"/>
        </w:rPr>
        <w:tab/>
      </w:r>
      <w:r w:rsidRPr="006C0B39">
        <w:rPr>
          <w:rFonts w:asciiTheme="majorBidi" w:eastAsia="Cambria" w:hAnsiTheme="majorBidi" w:cstheme="majorBidi"/>
          <w:lang w:val="id-ID"/>
        </w:rPr>
        <w:tab/>
        <w:t xml:space="preserve">Selanjutnya, pengelolaan kelompok juga menjadi tantangan dalam </w:t>
      </w:r>
      <w:r w:rsidRPr="006C0B39">
        <w:rPr>
          <w:rFonts w:asciiTheme="majorBidi" w:eastAsia="Cambria" w:hAnsiTheme="majorBidi" w:cstheme="majorBidi"/>
          <w:i/>
          <w:iCs/>
          <w:lang w:val="id-ID"/>
        </w:rPr>
        <w:t>cooperative learning</w:t>
      </w:r>
      <w:r w:rsidRPr="006C0B39">
        <w:rPr>
          <w:rFonts w:asciiTheme="majorBidi" w:eastAsia="Cambria" w:hAnsiTheme="majorBidi" w:cstheme="majorBidi"/>
          <w:lang w:val="id-ID"/>
        </w:rPr>
        <w:t>. Tidak semua siswa memiliki kemampuan sosial yang baik untuk bekerja dalam kelompok, sehingga beberapa siswa mungkin mengalami kesulitan berkolaborasi. Guru harus memastikan bahwa setiap kelompok berjalan secara efektif, namun sering kali terjadi ketidakseimbangan dalam partisipasi anggota. Ada siswa yang terlalu dominan, sementara yang lain cenderung pasif dan tidak memberikan kontribusi signifikan. Ketidakseimbangan ini bisa menghambat proses belajar kelompok dan membuat sebagian siswa merasa diabaikan. Pengelolaan kelompok yang efektif membutuhkan pemantauan yang terus-menerus dari guru, yang juga memerlukan waktu dan energi ekstra. Tanpa intervensi yang tepat, kerja kelompok bisa menjadi tidak produktif</w:t>
      </w:r>
      <w:r w:rsidRPr="006C0B39">
        <w:rPr>
          <w:rFonts w:asciiTheme="majorBidi" w:eastAsia="Cambria" w:hAnsiTheme="majorBidi" w:cstheme="majorBidi"/>
        </w:rPr>
        <w:t xml:space="preserve"> </w:t>
      </w:r>
      <w:r w:rsidRPr="006C0B39">
        <w:rPr>
          <w:rFonts w:asciiTheme="majorBidi" w:eastAsia="Cambria" w:hAnsiTheme="majorBidi" w:cstheme="majorBidi"/>
        </w:rPr>
        <w:fldChar w:fldCharType="begin" w:fldLock="1"/>
      </w:r>
      <w:r>
        <w:rPr>
          <w:rFonts w:asciiTheme="majorBidi" w:eastAsia="Cambria" w:hAnsiTheme="majorBidi" w:cstheme="majorBidi"/>
        </w:rPr>
        <w:instrText>ADDIN CSL_CITATION {"citationItems":[{"id":"ITEM-1","itemData":{"DOI":"10.47467/elmujtama.v4i3.1150","ISSN":"2746-9794","abstract":"This study aims to describe the Cooperative Learning Model in Fostering Student Engagement in Social Studies Learning. This research uses qualitative descriptive research with literature study, which collects information and related scientific writings. This research also presents data without any manipulation and additional treatment. The main source of this research is previous scientific writings closely related to literature study, such as research method books, journal articles, internet articles, and other relevant writings. The results of the study show that the use of cooperative learning models is expected to improve the quality of education without making students bored and tired of the learning process, especially in increasing students' engagement with the material presented in class.","author":[{"dropping-particle":"","family":"Antika","given":"Defi","non-dropping-particle":"","parse-names":false,"suffix":""},{"dropping-particle":"","family":"Yusnaldi","given":"Eka","non-dropping-particle":"","parse-names":false,"suffix":""},{"dropping-particle":"","family":"Khairunnisa","given":"Khairunnisa","non-dropping-particle":"","parse-names":false,"suffix":""},{"dropping-particle":"","family":"Sakinah","given":"Nurul","non-dropping-particle":"","parse-names":false,"suffix":""},{"dropping-particle":"","family":"Azhari","given":"Wahyu","non-dropping-particle":"","parse-names":false,"suffix":""},{"dropping-particle":"","family":"Deliyanti","given":"Yuli","non-dropping-particle":"","parse-names":false,"suffix":""}],"container-title":"El-Mujtama: Jurnal Pengabdian Masyarakat ","id":"ITEM-1","issue":"3","issued":{"date-parts":[["2024"]]},"page":"142-147","title":"Model Pembelajaran Kooperatif dalam Menumbuhkan Keaktifan Siswa terhadap Pembelajaran IPS","type":"article-journal","volume":"4"},"uris":["http://www.mendeley.com/documents/?uuid=117cd3c1-28b4-4c2a-8176-8d26afaf0844"]}],"mendeley":{"formattedCitation":"(Antika et al. 2024)","plainTextFormattedCitation":"(Antika et al. 2024)","previouslyFormattedCitation":"(Antika et al. 2024)"},"properties":{"noteIndex":0},"schema":"https://github.com/citation-style-language/schema/raw/master/csl-citation.json"}</w:instrText>
      </w:r>
      <w:r w:rsidRPr="006C0B39">
        <w:rPr>
          <w:rFonts w:asciiTheme="majorBidi" w:eastAsia="Cambria" w:hAnsiTheme="majorBidi" w:cstheme="majorBidi"/>
        </w:rPr>
        <w:fldChar w:fldCharType="separate"/>
      </w:r>
      <w:r w:rsidRPr="006C0B39">
        <w:rPr>
          <w:rFonts w:asciiTheme="majorBidi" w:eastAsia="Cambria" w:hAnsiTheme="majorBidi" w:cstheme="majorBidi"/>
          <w:noProof/>
        </w:rPr>
        <w:t>(Antika et al. 2024)</w:t>
      </w:r>
      <w:r w:rsidRPr="006C0B39">
        <w:rPr>
          <w:rFonts w:asciiTheme="majorBidi" w:eastAsia="Cambria" w:hAnsiTheme="majorBidi" w:cstheme="majorBidi"/>
        </w:rPr>
        <w:fldChar w:fldCharType="end"/>
      </w:r>
      <w:r w:rsidRPr="006C0B39">
        <w:rPr>
          <w:rFonts w:asciiTheme="majorBidi" w:eastAsia="Cambria" w:hAnsiTheme="majorBidi" w:cstheme="majorBidi"/>
          <w:lang w:val="id-ID"/>
        </w:rPr>
        <w:t xml:space="preserve">. </w:t>
      </w:r>
    </w:p>
    <w:p w14:paraId="5157CC9B" w14:textId="2ED972C1" w:rsidR="006C0B39" w:rsidRPr="006C0B39" w:rsidRDefault="006C0B39" w:rsidP="006C0B39">
      <w:pPr>
        <w:pStyle w:val="BodyText"/>
        <w:spacing w:after="0" w:line="276" w:lineRule="auto"/>
        <w:ind w:left="0" w:hanging="2"/>
        <w:jc w:val="both"/>
        <w:rPr>
          <w:rFonts w:asciiTheme="majorBidi" w:hAnsiTheme="majorBidi" w:cstheme="majorBidi"/>
          <w:lang w:val="id-ID"/>
        </w:rPr>
      </w:pPr>
      <w:r>
        <w:rPr>
          <w:rFonts w:asciiTheme="majorBidi" w:hAnsiTheme="majorBidi" w:cstheme="majorBidi"/>
          <w:lang w:val="id-ID"/>
        </w:rPr>
        <w:tab/>
      </w:r>
      <w:r w:rsidRPr="006C0B39">
        <w:rPr>
          <w:rFonts w:asciiTheme="majorBidi" w:hAnsiTheme="majorBidi" w:cstheme="majorBidi"/>
          <w:lang w:val="id-ID"/>
        </w:rPr>
        <w:tab/>
        <w:t>Disamping terkait pengelolaan kelompok, keterampilan sosial juga menjadi tantangan yang selanjutnya dalam pembelajaran kelompok. Beberapa siswa terkadang mengalami kesulitan dalam berkomunikasi atau dalam menyampaikan pendapat secara efektif. Keterampilan seperti mendengarkan, berbagi pendapat, atau bernegosiasi sering kali tidak berkembang dengan baik di antara beberapa siswa. Tanpa keterampilan sosial yang cukup, interaksi dalam kelompok bisa menjadi kurang produktif atau bahkan menyebabkan konflik. Guru harus melatih siswa untuk bekerja sama dengan memberikan instruksi yang jelas tentang bagaimana berkomunikasi dan menyelesaikan perbedaan pendapat. Membangun keterampilan sosial siswa membutuhkan waktu dan pendekatan yang tepat, termasuk melalui kegiatan yang melibatkan permainan peran atau simulasi. Dengan demikian, tantangan ini bukan hanya terletak pada pengajaran materi akademik, tetapi juga pada pengembangan keterampilan interpersonal yang mendukung kerja kelompok</w:t>
      </w:r>
      <w:r w:rsidRPr="006C0B39">
        <w:rPr>
          <w:rFonts w:asciiTheme="majorBidi" w:hAnsiTheme="majorBidi" w:cstheme="majorBidi"/>
        </w:rPr>
        <w:t xml:space="preserve"> </w:t>
      </w:r>
      <w:r w:rsidRPr="006C0B39">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DOI":"10.34007/jdm.v1i2.319","abstract":"In solving the problems they face, students must think so that they can apply the right concepts to the problems they face. This process can run effectively in learning if students have good reflective thinking skills. Mathematical reflective thinking is one of the thought processes needed in the process of solving mathematical problems. The purpose of this study was to determine the increase in reflective thinking skills between students who received learning with problem-based learning and conventional learning. The research method used is quantitative research with a quasi-experimental design. The population of this study was students of grade 7 MTs Islmaiyah Medan in the academic year 2019/2020. The sample in this study was students of class 7-A and 7-B MTs Islamiyah Medan. The data were collected by giving a reflective thinking ability test instrument. The data obtained were analyzed using a two-way ANOVA statistical test. Based on the research findings, it was found that there was an increase in students' reflective thinking skills taught by problem-based learning with students taught conventionally. Where the increase in reflective thinking skills between students whose learning process using problem-based learning is significantly higher than students whose learning is through conventional learning. Based on these results, it can be concluded that in an effort to foster students' mathematical abilities, the learning model used must match the characteristics of the learning model with mathematical abilities.","author":[{"dropping-particle":"","family":"Wahyuni","given":"Fitry","non-dropping-particle":"","parse-names":false,"suffix":""}],"container-title":"Journal of Didactic Mathematics","id":"ITEM-1","issue":"2","issued":{"date-parts":[["2020"]]},"page":"104-110","title":"Penerapan Problem-Based Learning: Studi Pada Kemampuan Berpikir Reflektif Siswa","type":"article-journal","volume":"1"},"uris":["http://www.mendeley.com/documents/?uuid=d8642e24-3494-455d-a4af-1a01891b03d3"]}],"mendeley":{"formattedCitation":"(Wahyuni 2020)","plainTextFormattedCitation":"(Wahyuni 2020)","previouslyFormattedCitation":"(Wahyuni 2020)"},"properties":{"noteIndex":0},"schema":"https://github.com/citation-style-language/schema/raw/master/csl-citation.json"}</w:instrText>
      </w:r>
      <w:r w:rsidRPr="006C0B39">
        <w:rPr>
          <w:rFonts w:asciiTheme="majorBidi" w:hAnsiTheme="majorBidi" w:cstheme="majorBidi"/>
          <w:lang w:val="id-ID"/>
        </w:rPr>
        <w:fldChar w:fldCharType="separate"/>
      </w:r>
      <w:r w:rsidRPr="006C0B39">
        <w:rPr>
          <w:rFonts w:asciiTheme="majorBidi" w:hAnsiTheme="majorBidi" w:cstheme="majorBidi"/>
          <w:noProof/>
          <w:lang w:val="id-ID"/>
        </w:rPr>
        <w:t>(Wahyuni 2020)</w:t>
      </w:r>
      <w:r w:rsidRPr="006C0B39">
        <w:rPr>
          <w:rFonts w:asciiTheme="majorBidi" w:hAnsiTheme="majorBidi" w:cstheme="majorBidi"/>
          <w:lang w:val="id-ID"/>
        </w:rPr>
        <w:fldChar w:fldCharType="end"/>
      </w:r>
      <w:r w:rsidRPr="006C0B39">
        <w:rPr>
          <w:rFonts w:asciiTheme="majorBidi" w:hAnsiTheme="majorBidi" w:cstheme="majorBidi"/>
          <w:lang w:val="id-ID"/>
        </w:rPr>
        <w:t>. Ada juga tantangan terkait siswa yang tidak terlibat aktif dalam pembelajaran kelompok. Beberapa siswa lebih suka menjadi penonton daripada ikut serta dalam diskusi atau penyelesaian tugas. Hal ini bisa terjadi karena siswa merasa kurang percaya diri atau karena mereka lebih nyaman membiarkan teman lain mengambil alih. Jika tidak ditangani dengan baik, situasi ini bisa mengurangi dinamika kelompok dan menurunkan hasil pembelajaran. Guru perlu menciptakan mekanisme untuk memastikan bahwa setiap siswa berperan aktif dalam kegiatan kelompok</w:t>
      </w:r>
      <w:r w:rsidRPr="006C0B39">
        <w:rPr>
          <w:rFonts w:asciiTheme="majorBidi" w:hAnsiTheme="majorBidi" w:cstheme="majorBidi"/>
        </w:rPr>
        <w:t xml:space="preserve"> </w:t>
      </w:r>
      <w:r w:rsidRPr="006C0B39">
        <w:rPr>
          <w:rFonts w:asciiTheme="majorBidi" w:hAnsiTheme="majorBidi" w:cstheme="majorBidi"/>
        </w:rPr>
        <w:fldChar w:fldCharType="begin" w:fldLock="1"/>
      </w:r>
      <w:r>
        <w:rPr>
          <w:rFonts w:asciiTheme="majorBidi" w:hAnsiTheme="majorBidi" w:cstheme="majorBidi"/>
        </w:rPr>
        <w:instrText>ADDIN CSL_CITATION {"citationItems":[{"id":"ITEM-1","itemData":{"DOI":"10.47134/pgsd.v1i3.246","abstract":"Sejak diberlakukan Kurikulum Merdeka di Sekolah Dasar mata pelajaran Ilmu Pengetahuan Sosial (IPS) digabung dengan mata pelajaran Ilmu Pengetahuan Alam (IPA) dengan nama mata pelajaran IPAS (Ilmu Pengetahuan Alam dan Sosial).  Penelitian ini bertujuan untuk mengkaji perbedaan yang signifikan hasil belajar menggunakan model cooperative learning dengan teknik TSTS (Two Stay Two Stray) dengan pembelajaran konvensional. Desain penelitian ini menggunakan pola control group pre-test-post-test design. Teknik pengumpulan data menggunakan observasi, wawancara, dokumentasi dan tes. Tekhnik analisa data menggunakan rumus uji statistik t-test. Hasil penelitian menunjukkan bahwa ada perbedaan yang signifikan antara hasil belajar IPAS siswa  kelas IV materi wujud zat dan perubahannya antara pembelajaran menggunakan model Cooperative Learning dengan teknik TSTS dengan menggunakan model konvensional. Adanya perbedaan beda hasil pre-test dan post-test pada kedua kelas yaitu kelas eksperimen sebesar 20,18 dan kelas kontrol sebesar 10,28 menunjukkan  bahwa hasil belajar IPAS materi wujud zat dan perubahannya yang diajar menggunakan model Cooperative Learning dengan teknik TSTS lebih baik dari pada yang diajar menggunakan model konvensional. Kesimpulan penelitian ini yaitu ada perbedaan yang signifikan antara hasil belajar IPAS yang menggunakan Model cooperative learning dengan Teknik TSTS (Two Stay Two Stray) dan pembelajaran konvensional pada siswa Kelas IV SDN Bumianyar II Tahun Ajaran 2023/2024.","author":[{"dropping-particle":"","family":"Astuti","given":"Yeni Puji","non-dropping-particle":"","parse-names":false,"suffix":""},{"dropping-particle":"","family":"Wahdian","given":"Agus","non-dropping-particle":"","parse-names":false,"suffix":""},{"dropping-particle":"","family":"Jamilah","given":"Jamilah","non-dropping-particle":"","parse-names":false,"suffix":""}],"container-title":"Jurnal Pendidikan Guru Sekolah Dasar","id":"ITEM-1","issue":"3","issued":{"date-parts":[["2024"]]},"page":"8","title":"Penerapan Model Cooperative Learning dengan Teknik Two Stay Two Stray dalam Pembelajaran Ipas di Sekolah Dasar","type":"article-journal","volume":"1"},"uris":["http://www.mendeley.com/documents/?uuid=8dce556a-4688-4f16-b376-a0d5d58c79b9"]}],"mendeley":{"formattedCitation":"(Astuti, Wahdian, and Jamilah 2024)","plainTextFormattedCitation":"(Astuti, Wahdian, and Jamilah 2024)","previouslyFormattedCitation":"(Astuti, Wahdian, and Jamilah 2024)"},"properties":{"noteIndex":0},"schema":"https://github.com/citation-style-language/schema/raw/master/csl-citation.json"}</w:instrText>
      </w:r>
      <w:r w:rsidRPr="006C0B39">
        <w:rPr>
          <w:rFonts w:asciiTheme="majorBidi" w:hAnsiTheme="majorBidi" w:cstheme="majorBidi"/>
        </w:rPr>
        <w:fldChar w:fldCharType="separate"/>
      </w:r>
      <w:r w:rsidRPr="006C0B39">
        <w:rPr>
          <w:rFonts w:asciiTheme="majorBidi" w:hAnsiTheme="majorBidi" w:cstheme="majorBidi"/>
          <w:noProof/>
        </w:rPr>
        <w:t>(Astuti, Wahdian, and Jamilah 2024)</w:t>
      </w:r>
      <w:r w:rsidRPr="006C0B39">
        <w:rPr>
          <w:rFonts w:asciiTheme="majorBidi" w:hAnsiTheme="majorBidi" w:cstheme="majorBidi"/>
        </w:rPr>
        <w:fldChar w:fldCharType="end"/>
      </w:r>
      <w:r w:rsidRPr="006C0B39">
        <w:rPr>
          <w:rFonts w:asciiTheme="majorBidi" w:hAnsiTheme="majorBidi" w:cstheme="majorBidi"/>
          <w:lang w:val="id-ID"/>
        </w:rPr>
        <w:t>.</w:t>
      </w:r>
    </w:p>
    <w:p w14:paraId="3051268F" w14:textId="723A0A7A" w:rsidR="006C0B39" w:rsidRPr="006C0B39" w:rsidRDefault="006C0B39" w:rsidP="006C0B39">
      <w:pPr>
        <w:spacing w:line="276" w:lineRule="auto"/>
        <w:ind w:left="0" w:hanging="2"/>
        <w:jc w:val="both"/>
        <w:rPr>
          <w:rFonts w:asciiTheme="majorBidi" w:eastAsia="Cambria" w:hAnsiTheme="majorBidi" w:cstheme="majorBidi"/>
          <w:lang w:val="id-ID"/>
        </w:rPr>
      </w:pPr>
      <w:r>
        <w:rPr>
          <w:rFonts w:asciiTheme="majorBidi" w:eastAsia="Cambria" w:hAnsiTheme="majorBidi" w:cstheme="majorBidi"/>
          <w:lang w:val="id-ID"/>
        </w:rPr>
        <w:tab/>
      </w:r>
      <w:r w:rsidRPr="006C0B39">
        <w:rPr>
          <w:rFonts w:asciiTheme="majorBidi" w:eastAsia="Cambria" w:hAnsiTheme="majorBidi" w:cstheme="majorBidi"/>
          <w:lang w:val="id-ID"/>
        </w:rPr>
        <w:tab/>
        <w:t xml:space="preserve">Selanjutnya, yang menjadi tantangan dalam pembelajaran </w:t>
      </w:r>
      <w:r w:rsidRPr="006C0B39">
        <w:rPr>
          <w:rFonts w:asciiTheme="majorBidi" w:eastAsia="Cambria" w:hAnsiTheme="majorBidi" w:cstheme="majorBidi"/>
          <w:i/>
          <w:iCs/>
          <w:lang w:val="id-ID"/>
        </w:rPr>
        <w:t xml:space="preserve">cooperative learning </w:t>
      </w:r>
      <w:r w:rsidRPr="006C0B39">
        <w:rPr>
          <w:rFonts w:asciiTheme="majorBidi" w:eastAsia="Cambria" w:hAnsiTheme="majorBidi" w:cstheme="majorBidi"/>
          <w:lang w:val="id-ID"/>
        </w:rPr>
        <w:t xml:space="preserve">adalah tingkatkan pemahaman siswa yang berbeda. Tidak dapat dipungkiri lagi tentunya tiap siswa memiliki tingkat pemahaman yang berbeda terhadap materi, sehingga ketika mereka ditempatkan dalam kelompok, perbedaan ini bisa memengaruhi hasil kerja kelompok secara keseluruhan. Siswa yang lebih mampu sering kali mengambil alih tugas kelompok, sementara </w:t>
      </w:r>
      <w:r w:rsidRPr="006C0B39">
        <w:rPr>
          <w:rFonts w:asciiTheme="majorBidi" w:eastAsia="Cambria" w:hAnsiTheme="majorBidi" w:cstheme="majorBidi"/>
          <w:lang w:val="id-ID"/>
        </w:rPr>
        <w:lastRenderedPageBreak/>
        <w:t>siswa yang kurang mampu menjadi lebih pasif atau bahkan terpinggirkan. Hal ini menyebabkan siswa tersebut kurang belajar secara mandiri dan tidak mengembangkan keterampilan berpikir kritis. Dalam jangka panjang, ketergantungan ini bisa menghambat perkembangan kognitif mereka. Selain itu, menurunkan motivasi siswa yang kurang percaya diri dan membuat mereka merasa kurang berkontribusi</w:t>
      </w:r>
      <w:r w:rsidRPr="006C0B39">
        <w:rPr>
          <w:rFonts w:asciiTheme="majorBidi" w:eastAsia="Cambria" w:hAnsiTheme="majorBidi" w:cstheme="majorBidi"/>
        </w:rPr>
        <w:t xml:space="preserve"> </w:t>
      </w:r>
      <w:r w:rsidRPr="006C0B39">
        <w:rPr>
          <w:rFonts w:asciiTheme="majorBidi" w:eastAsia="Cambria" w:hAnsiTheme="majorBidi" w:cstheme="majorBidi"/>
          <w:lang w:val="id-ID"/>
        </w:rPr>
        <w:fldChar w:fldCharType="begin" w:fldLock="1"/>
      </w:r>
      <w:r>
        <w:rPr>
          <w:rFonts w:asciiTheme="majorBidi" w:eastAsia="Cambria" w:hAnsiTheme="majorBidi" w:cstheme="majorBidi"/>
          <w:lang w:val="id-ID"/>
        </w:rPr>
        <w:instrText>ADDIN CSL_CITATION {"citationItems":[{"id":"ITEM-1","itemData":{"ISSN":"2580-4642","abstract":"… membuat modul yang berisi materi pembelajaran matematika … disampaikan oleh guru dengan adanya modul. Guru juga dapat … kebutuhan, karena hal ini akan mendukung kegiatan …","author":[{"dropping-particle":"","family":"Handayani","given":"Ucik Fitri","non-dropping-particle":"","parse-names":false,"suffix":""}],"container-title":"Jurnal Pusaka","id":"ITEM-1","issue":"2","issued":{"date-parts":[["2020"]]},"page":"22-36","title":"Analisis Hambatan Penerapan Model Pembelajaran Kooperatif Pada Pelajaran Matematika","type":"article-journal","volume":"9"},"uris":["http://www.mendeley.com/documents/?uuid=e07aa3b0-77a8-4c1f-a0dc-6214a3f23ad4","http://www.mendeley.com/documents/?uuid=02e75f28-1cd9-471a-80f0-472464cb55de"]}],"mendeley":{"formattedCitation":"(Handayani 2020)","plainTextFormattedCitation":"(Handayani 2020)","previouslyFormattedCitation":"(Handayani 2020)"},"properties":{"noteIndex":0},"schema":"https://github.com/citation-style-language/schema/raw/master/csl-citation.json"}</w:instrText>
      </w:r>
      <w:r w:rsidRPr="006C0B39">
        <w:rPr>
          <w:rFonts w:asciiTheme="majorBidi" w:eastAsia="Cambria" w:hAnsiTheme="majorBidi" w:cstheme="majorBidi"/>
          <w:lang w:val="id-ID"/>
        </w:rPr>
        <w:fldChar w:fldCharType="separate"/>
      </w:r>
      <w:r w:rsidRPr="006C0B39">
        <w:rPr>
          <w:rFonts w:asciiTheme="majorBidi" w:eastAsia="Cambria" w:hAnsiTheme="majorBidi" w:cstheme="majorBidi"/>
          <w:noProof/>
          <w:lang w:val="id-ID"/>
        </w:rPr>
        <w:t>(Handayani 2020)</w:t>
      </w:r>
      <w:r w:rsidRPr="006C0B39">
        <w:rPr>
          <w:rFonts w:asciiTheme="majorBidi" w:eastAsia="Cambria" w:hAnsiTheme="majorBidi" w:cstheme="majorBidi"/>
          <w:lang w:val="id-ID"/>
        </w:rPr>
        <w:fldChar w:fldCharType="end"/>
      </w:r>
      <w:r w:rsidRPr="006C0B39">
        <w:rPr>
          <w:rFonts w:asciiTheme="majorBidi" w:eastAsia="Cambria" w:hAnsiTheme="majorBidi" w:cstheme="majorBidi"/>
          <w:lang w:val="id-ID"/>
        </w:rPr>
        <w:t>. Sebaliknya, siswa yang lebih mampu bisa merasa terbebani karena harus membantu teman-teman mereka memahami materi. Guru harus sangat hati-hati dalam menyusun kelompok agar tidak terjadi ketimpangan besar dalam hal kemampuan. Pembagian kelompok yang tepat akan membantu menjaga keseimbangan partisipasi dan memastikan bahwa setiap siswa mendapat kesempatan belajar yang sama. Namun, penyesuaian ini membutuhkan perencanaan yang matang dan pemahaman yang baik tentang kemampuan setiap siswa.</w:t>
      </w:r>
    </w:p>
    <w:p w14:paraId="34410408" w14:textId="0FD1E699" w:rsidR="006C0B39" w:rsidRPr="006C0B39" w:rsidRDefault="006C0B39" w:rsidP="006C0B39">
      <w:pPr>
        <w:spacing w:line="276" w:lineRule="auto"/>
        <w:ind w:left="0" w:hanging="2"/>
        <w:jc w:val="both"/>
        <w:rPr>
          <w:rFonts w:asciiTheme="majorBidi" w:eastAsia="Cambria" w:hAnsiTheme="majorBidi" w:cstheme="majorBidi"/>
          <w:lang w:val="id-ID"/>
        </w:rPr>
      </w:pPr>
      <w:r w:rsidRPr="006C0B39">
        <w:rPr>
          <w:rFonts w:asciiTheme="majorBidi" w:eastAsia="Cambria" w:hAnsiTheme="majorBidi" w:cstheme="majorBidi"/>
          <w:b/>
          <w:bCs/>
          <w:lang w:val="id-ID"/>
        </w:rPr>
        <w:tab/>
      </w:r>
      <w:r>
        <w:rPr>
          <w:rFonts w:asciiTheme="majorBidi" w:eastAsia="Cambria" w:hAnsiTheme="majorBidi" w:cstheme="majorBidi"/>
          <w:b/>
          <w:bCs/>
          <w:lang w:val="id-ID"/>
        </w:rPr>
        <w:tab/>
      </w:r>
      <w:r w:rsidRPr="006C0B39">
        <w:rPr>
          <w:rFonts w:asciiTheme="majorBidi" w:eastAsia="Cambria" w:hAnsiTheme="majorBidi" w:cstheme="majorBidi"/>
          <w:lang w:val="id-ID"/>
        </w:rPr>
        <w:t xml:space="preserve">Perbedaan motivasi siswa dalam mengikuti </w:t>
      </w:r>
      <w:r w:rsidRPr="006C0B39">
        <w:rPr>
          <w:rFonts w:asciiTheme="majorBidi" w:eastAsia="Cambria" w:hAnsiTheme="majorBidi" w:cstheme="majorBidi"/>
          <w:i/>
          <w:iCs/>
          <w:lang w:val="id-ID"/>
        </w:rPr>
        <w:t>cooperative learning</w:t>
      </w:r>
      <w:r w:rsidRPr="006C0B39">
        <w:rPr>
          <w:rFonts w:asciiTheme="majorBidi" w:eastAsia="Cambria" w:hAnsiTheme="majorBidi" w:cstheme="majorBidi"/>
          <w:lang w:val="id-ID"/>
        </w:rPr>
        <w:t xml:space="preserve"> juga bervariasi, dan ini bisa menjadi tantangan tersendiri. Ada siswa yang sangat termotivasi untuk bekerja dalam kelompok dan menikmati proses belajar yang kolaboratif, sementara yang lain kurang tertarik atau bahkan merasa terbebani. Siswa yang kurang termotivasi mungkin tidak berpartisipasi secara aktif dalam kelompok, yang pada akhirnya bisa mengurangi efektivitas pembelajaran. Motivasi yang rendah juga dapat disebabkan oleh perasaan tidak percaya diri atau kebingungan tentang peran yang harus mereka jalankan dalam kelompok </w:t>
      </w:r>
      <w:r w:rsidRPr="006C0B39">
        <w:rPr>
          <w:rFonts w:asciiTheme="majorBidi" w:eastAsia="Cambria" w:hAnsiTheme="majorBidi" w:cstheme="majorBidi"/>
          <w:lang w:val="id-ID"/>
        </w:rPr>
        <w:fldChar w:fldCharType="begin" w:fldLock="1"/>
      </w:r>
      <w:r>
        <w:rPr>
          <w:rFonts w:asciiTheme="majorBidi" w:eastAsia="Cambria" w:hAnsiTheme="majorBidi" w:cstheme="majorBidi"/>
          <w:lang w:val="id-ID"/>
        </w:rPr>
        <w:instrText>ADDIN CSL_CITATION {"citationItems":[{"id":"ITEM-1","itemData":{"DOI":"10.36088/palapa.v8i1.673","ISSN":"2338-2325","abstract":"The issue of learning achievement for students needs to be an important discussion because it can affect the education of a nation. Among the causes of low student achievement is motivation. All parties involved in education should contribute to solving the problem. This article aims to explore McClelland's motivational theory and actualize it in Islamic education (PAI) learning. The approach used is a qualitative approach by conducting literature studies or library research in accordance with the theme of the main topic. The analysis used is discourse analysis to examine the value or message contained in a text, especially about McClelland's achievement motivation theory and PAI learning. The results of this study indicate that PAI learning should contain McClelland's motivation regarding achievement motivation, power motivation, and affiliation motivation to support the interests of students. This is also supported by the argument from the Qur'an and the Hadith.","author":[{"dropping-particle":"","family":"Ridha","given":"Muhammad","non-dropping-particle":"","parse-names":false,"suffix":""}],"container-title":"Palapa","id":"ITEM-1","issue":"1","issued":{"date-parts":[["2020"]]},"page":"1-16","title":"Teori Motivasi Mcclelland dan Implikasinya dalam Pembelajaran PAI","type":"article-journal","volume":"8"},"uris":["http://www.mendeley.com/documents/?uuid=7b934bd1-b9cf-4a81-bf01-2a18295d4cd0"]}],"mendeley":{"formattedCitation":"(Ridha 2020)","plainTextFormattedCitation":"(Ridha 2020)","previouslyFormattedCitation":"(Ridha 2020)"},"properties":{"noteIndex":0},"schema":"https://github.com/citation-style-language/schema/raw/master/csl-citation.json"}</w:instrText>
      </w:r>
      <w:r w:rsidRPr="006C0B39">
        <w:rPr>
          <w:rFonts w:asciiTheme="majorBidi" w:eastAsia="Cambria" w:hAnsiTheme="majorBidi" w:cstheme="majorBidi"/>
          <w:lang w:val="id-ID"/>
        </w:rPr>
        <w:fldChar w:fldCharType="separate"/>
      </w:r>
      <w:r w:rsidRPr="006C0B39">
        <w:rPr>
          <w:rFonts w:asciiTheme="majorBidi" w:eastAsia="Cambria" w:hAnsiTheme="majorBidi" w:cstheme="majorBidi"/>
          <w:noProof/>
          <w:lang w:val="id-ID"/>
        </w:rPr>
        <w:t>(Ridha 2020)</w:t>
      </w:r>
      <w:r w:rsidRPr="006C0B39">
        <w:rPr>
          <w:rFonts w:asciiTheme="majorBidi" w:eastAsia="Cambria" w:hAnsiTheme="majorBidi" w:cstheme="majorBidi"/>
          <w:lang w:val="id-ID"/>
        </w:rPr>
        <w:fldChar w:fldCharType="end"/>
      </w:r>
      <w:r w:rsidRPr="006C0B39">
        <w:rPr>
          <w:rFonts w:asciiTheme="majorBidi" w:eastAsia="Cambria" w:hAnsiTheme="majorBidi" w:cstheme="majorBidi"/>
          <w:lang w:val="id-ID"/>
        </w:rPr>
        <w:t>. Ketika ada anggota kelompok yang kurang berperan, maka hasil belajar kelompok secara keseluruhan bisa terganggu. Guru perlu memberikan dorongan yang cukup kepada siswa yang kurang termotivasi agar mereka bisa terlibat lebih aktif. Salah satu cara untuk meningkatkan motivasi adalah dengan memberikan penghargaan atau apresiasi terhadap kontribusi setiap anggota kelompok. Selain itu, guru juga bisa merancang tugas yang menantang namun menyenangkan untuk meningkatkan keterlibatan siswa</w:t>
      </w:r>
      <w:r w:rsidRPr="006C0B39">
        <w:rPr>
          <w:rFonts w:asciiTheme="majorBidi" w:eastAsia="Cambria" w:hAnsiTheme="majorBidi" w:cstheme="majorBidi"/>
        </w:rPr>
        <w:t xml:space="preserve"> </w:t>
      </w:r>
      <w:r w:rsidRPr="006C0B39">
        <w:rPr>
          <w:rFonts w:asciiTheme="majorBidi" w:eastAsia="Cambria" w:hAnsiTheme="majorBidi" w:cstheme="majorBidi"/>
        </w:rPr>
        <w:fldChar w:fldCharType="begin" w:fldLock="1"/>
      </w:r>
      <w:r>
        <w:rPr>
          <w:rFonts w:asciiTheme="majorBidi" w:eastAsia="Cambria" w:hAnsiTheme="majorBidi" w:cstheme="majorBidi"/>
        </w:rPr>
        <w:instrText>ADDIN CSL_CITATION {"citationItems":[{"id":"ITEM-1","itemData":{"DOI":"10.23969/jp.v8i1.8656","ISSN":"2477-2143","abstract":"Cooperative learning is the intentional learning of fostering one-on-one and one-on-one interactions among classmates as a simulation of life in a real society. This study aims to examine the cooperative learning learning model in increasing student learning motivation conceptually in learning Islamic Religious Education. The method used in this study is the literature method where all sources, both primary and secondary, all come from literature both sourced from books and journals. The results of the study found that the cooperative learning learning model is suitable to be applied in PAI learning, because students are emphasized to relate between materials so that students can understand the material well faster. When the learning process is carried out, students will be more active and enthusiastic in following it. This learning model not only improves students' ability to understand the material, but can also improve communication skills and problem-solving skills, critical analysis and other skills that students need. This model is designed so that students are not easily saturated in learning, depressed or stressed because it will make the learning process varied. However, in the application of this learning model, the time taken is quite long which causes the curriculum target not to be achieved, requires special skills that teachers have in understanding cooperative learning strategies, and requires the nature of cooperation that grows in students.","author":[{"dropping-particle":"","family":"Syahnaz","given":"Assya","non-dropping-particle":"","parse-names":false,"suffix":""},{"dropping-particle":"","family":"Widiandari","given":"Febri","non-dropping-particle":"","parse-names":false,"suffix":""},{"dropping-particle":"","family":"Khoiri","given":"Nailurrohmah","non-dropping-particle":"","parse-names":false,"suffix":""}],"container-title":"Pendas : Jurnal Ilmiah Pendidikan Dasar","id":"ITEM-1","issue":"1","issued":{"date-parts":[["2023"]]},"page":"5295-5311","title":"Model Pembelajaran Cooperative Learning Dalam Meningkatkan Motivasi Belajar Siswa Pada Mata Pelajaran Pai","type":"article-journal","volume":"8"},"uris":["http://www.mendeley.com/documents/?uuid=55de2bc0-1193-469e-b861-67d766a889c7"]}],"mendeley":{"formattedCitation":"(Syahnaz, Widiandari, and Khoiri 2023)","plainTextFormattedCitation":"(Syahnaz, Widiandari, and Khoiri 2023)","previouslyFormattedCitation":"(Syahnaz, Widiandari, and Khoiri 2023)"},"properties":{"noteIndex":0},"schema":"https://github.com/citation-style-language/schema/raw/master/csl-citation.json"}</w:instrText>
      </w:r>
      <w:r w:rsidRPr="006C0B39">
        <w:rPr>
          <w:rFonts w:asciiTheme="majorBidi" w:eastAsia="Cambria" w:hAnsiTheme="majorBidi" w:cstheme="majorBidi"/>
        </w:rPr>
        <w:fldChar w:fldCharType="separate"/>
      </w:r>
      <w:r w:rsidRPr="006C0B39">
        <w:rPr>
          <w:rFonts w:asciiTheme="majorBidi" w:eastAsia="Cambria" w:hAnsiTheme="majorBidi" w:cstheme="majorBidi"/>
          <w:noProof/>
        </w:rPr>
        <w:t>(Syahnaz, Widiandari, and Khoiri 2023)</w:t>
      </w:r>
      <w:r w:rsidRPr="006C0B39">
        <w:rPr>
          <w:rFonts w:asciiTheme="majorBidi" w:eastAsia="Cambria" w:hAnsiTheme="majorBidi" w:cstheme="majorBidi"/>
        </w:rPr>
        <w:fldChar w:fldCharType="end"/>
      </w:r>
      <w:r w:rsidRPr="006C0B39">
        <w:rPr>
          <w:rFonts w:asciiTheme="majorBidi" w:eastAsia="Cambria" w:hAnsiTheme="majorBidi" w:cstheme="majorBidi"/>
          <w:lang w:val="id-ID"/>
        </w:rPr>
        <w:t xml:space="preserve">. </w:t>
      </w:r>
    </w:p>
    <w:p w14:paraId="3D4476B5" w14:textId="7FBB537E" w:rsidR="006C0B39" w:rsidRPr="006C0B39" w:rsidRDefault="006C0B39" w:rsidP="006C0B39">
      <w:pPr>
        <w:pStyle w:val="BodyText"/>
        <w:spacing w:line="276" w:lineRule="auto"/>
        <w:ind w:left="0" w:hanging="2"/>
        <w:jc w:val="both"/>
        <w:rPr>
          <w:rFonts w:asciiTheme="majorBidi" w:hAnsiTheme="majorBidi" w:cstheme="majorBidi"/>
          <w:lang w:val="id-ID"/>
        </w:rPr>
      </w:pPr>
      <w:r>
        <w:rPr>
          <w:rFonts w:asciiTheme="majorBidi" w:hAnsiTheme="majorBidi" w:cstheme="majorBidi"/>
          <w:lang w:val="id-ID"/>
        </w:rPr>
        <w:tab/>
      </w:r>
      <w:r w:rsidRPr="006C0B39">
        <w:rPr>
          <w:rFonts w:asciiTheme="majorBidi" w:hAnsiTheme="majorBidi" w:cstheme="majorBidi"/>
          <w:lang w:val="id-ID"/>
        </w:rPr>
        <w:tab/>
        <w:t xml:space="preserve">Penilaian kinerja siswa dalam </w:t>
      </w:r>
      <w:r w:rsidRPr="006C0B39">
        <w:rPr>
          <w:rFonts w:asciiTheme="majorBidi" w:hAnsiTheme="majorBidi" w:cstheme="majorBidi"/>
          <w:i/>
          <w:iCs/>
          <w:lang w:val="id-ID"/>
        </w:rPr>
        <w:t>cooperative learning</w:t>
      </w:r>
      <w:r w:rsidRPr="006C0B39">
        <w:rPr>
          <w:rFonts w:asciiTheme="majorBidi" w:hAnsiTheme="majorBidi" w:cstheme="majorBidi"/>
          <w:lang w:val="id-ID"/>
        </w:rPr>
        <w:t xml:space="preserve"> juga bisa menjadi tantangan yang kompleks. Guru harus memastikan bahwa penilaian tidak hanya berfokus pada hasil akhir kelompok, tetapi juga pada kontribusi individu setiap anggota kelompok. Terkadang sulit untuk mengukur kontribusi individu secara akurat, terutama jika ada siswa yang lebih dominan dalam kelompok. Sistem penilaian yang tidak adil dapat menimbulkan ketidakpuasan di kalangan siswa dan mengurangi motivasi mereka untuk bekerja sama. Guru perlu mengembangkan rubrik penilaian yang mencakup aspek-aspek seperti partisipasi, inisiatif, dan kerja sama </w:t>
      </w:r>
      <w:r w:rsidRPr="006C0B39">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DOI":"10.37304/jikt.v15i1.320","ISSN":"2087-166X","abstract":"Hal yang mendasari penelitian ini adalah adanya temuan beberapa permasalahan di MTS An-Nur Rantebaru, yaitu pembelajaran masih bersifat tradisional, sumber belajar terbatas pada penjelasan guru, siswa kesulitan memecahkan masalah matematis, dan hasil belajar matematika siswa rata-rata berada di bawah KKM. Penelitian tindakan kelas ini dilakukan sebagai upaya perbaikan pembelajaran dengan tujuan meningkatkan keaktifan, komunikasi, kolaborasi, dan hasil belajar matematika siswa melalui penerapan model PBL dengan perpaduan metode ceramah, peer teaching, dan diskusi serta menggunakan LKPD. Subyek penelitian ini adalah siswa kelas VII MTS An-Nur Rantebaru yang terdiri dari 25 orang siswa. Teknik analisis data menggunakan analisis deskriptif kualitatif dan deskriptif kuantitatif. Hasil penelitian menunjukkan peningkatan aktivitas siswa dan aktivitas guru dalam proses pembelajaran di setiap pertemuan pada setiap siklus. Demikian juga keaktifan, komunikasi, kolaborasi dan hasil belajar siswa meningkat setiap pertemuan. Penelitian dinyatakan berhasil pada siklus II dengan capaian: keterlaksanaan pembelajaran untuk aktivitas guru sebesar 95,24%; aktivitas siswa sebesar 82,22%; sebanyak 80% siswa berada pada kategori aktif atau sangat aktif; 84% siswa komunikatif atau sangat komunikatif; 88% siswa kolaboratif atau sangat kolaboratif; dan sebanyak 84% siswa telah memenuhi atau melampaui nilai KKM.","author":[{"dropping-particle":"","family":"Arbain","given":"Arbain","non-dropping-particle":"","parse-names":false,"suffix":""},{"dropping-particle":"","family":"Anjani","given":"Novi","non-dropping-particle":"","parse-names":false,"suffix":""},{"dropping-particle":"","family":"Sirad","given":"La Ode","non-dropping-particle":"","parse-names":false,"suffix":""},{"dropping-particle":"","family":"Halidin","given":"Halidin","non-dropping-particle":"","parse-names":false,"suffix":""}],"container-title":"Jurnal Ilmiah Kanderang Tingang","id":"ITEM-1","issue":"1","issued":{"date-parts":[["2024"]]},"page":"141-154","title":"Meningkatkan Keaktifan, Komunikasi, Kolaborasi, Dan Hasil Belajar Matematika Siswa Melalui Penerapan Model PBL","type":"article-journal","volume":"15"},"uris":["http://www.mendeley.com/documents/?uuid=792d5d6d-eb8e-4b17-9587-c643a08ef3d4"]}],"mendeley":{"formattedCitation":"(Arbain et al. 2024)","plainTextFormattedCitation":"(Arbain et al. 2024)","previouslyFormattedCitation":"(Arbain et al. 2024)"},"properties":{"noteIndex":0},"schema":"https://github.com/citation-style-language/schema/raw/master/csl-citation.json"}</w:instrText>
      </w:r>
      <w:r w:rsidRPr="006C0B39">
        <w:rPr>
          <w:rFonts w:asciiTheme="majorBidi" w:hAnsiTheme="majorBidi" w:cstheme="majorBidi"/>
          <w:lang w:val="id-ID"/>
        </w:rPr>
        <w:fldChar w:fldCharType="separate"/>
      </w:r>
      <w:r w:rsidRPr="006C0B39">
        <w:rPr>
          <w:rFonts w:asciiTheme="majorBidi" w:hAnsiTheme="majorBidi" w:cstheme="majorBidi"/>
          <w:noProof/>
          <w:lang w:val="id-ID"/>
        </w:rPr>
        <w:t>(Arbain et al. 2024)</w:t>
      </w:r>
      <w:r w:rsidRPr="006C0B39">
        <w:rPr>
          <w:rFonts w:asciiTheme="majorBidi" w:hAnsiTheme="majorBidi" w:cstheme="majorBidi"/>
          <w:lang w:val="id-ID"/>
        </w:rPr>
        <w:fldChar w:fldCharType="end"/>
      </w:r>
      <w:r w:rsidRPr="006C0B39">
        <w:rPr>
          <w:rFonts w:asciiTheme="majorBidi" w:hAnsiTheme="majorBidi" w:cstheme="majorBidi"/>
          <w:lang w:val="id-ID"/>
        </w:rPr>
        <w:t>. Selain itu, penting juga untuk memberikan umpan balik yang spesifik kepada setiap siswa agar mereka tahu bagaimana mereka bisa meningkatkan kontribusi mereka di masa mendatang. Penilaian yang transparan dan menyeluruh akan membantu menjaga semangat kolaborasi dalam kelompok</w:t>
      </w:r>
      <w:r w:rsidRPr="006C0B39">
        <w:rPr>
          <w:rFonts w:asciiTheme="majorBidi" w:hAnsiTheme="majorBidi" w:cstheme="majorBidi"/>
        </w:rPr>
        <w:t xml:space="preserve"> </w:t>
      </w:r>
      <w:r w:rsidRPr="006C0B39">
        <w:rPr>
          <w:rFonts w:asciiTheme="majorBidi" w:hAnsiTheme="majorBidi" w:cstheme="majorBidi"/>
        </w:rPr>
        <w:fldChar w:fldCharType="begin" w:fldLock="1"/>
      </w:r>
      <w:r>
        <w:rPr>
          <w:rFonts w:asciiTheme="majorBidi" w:hAnsiTheme="majorBidi" w:cstheme="majorBidi"/>
        </w:rPr>
        <w:instrText>ADDIN CSL_CITATION {"citationItems":[{"id":"ITEM-1","itemData":{"DOI":"10.36418/syntax-imperatif.v4i3.240","ISSN":"2721-2491","abstract":"Dalam dunia yang berkembang pesat saat ini, mendorong kreativitas telah menjadi aspek penting dari pendidikan. Kemampuan untuk berpikir kreatif, Inovasi, dan memecahkan masalah yang kompleks semakin dihargai dalam berbagai bidang dan industry. Demikian pula, pendidik memainkan peran penting dalam memelihara dan mendorong kemampuan kreatif siswa Kegiatan belajar pembangunan memiliki dua karakteristik; 1 ) kegiatan belajar mengajar di sekolah benar benar melibatkan proses mental siswa itu tak hanya menuntut siswa dengar, membuat catatan, tetapi juga mengharuskan setiap murid kegiatan di dalam proses berpikir. 2 ) kegiatan belajar mengajar di sekolah mendorong suasana dialog dan pembekalan tersebut proses terus diarahkan untuk memperbaiki dan meningkatkan keterampilan berpikir siswa. Kemampuan untuk berpikir akhirnya dapat membantu untuk mendapatkan pemahaman bahwa mereka mendirikan oleh mereka sendiri. Hasil menunjukkan bahwa ketika guru mengadopsi teknik fasilitasi, siswa lebih aktif terlibat, menunjukkan tingkat tinggi pemikiran kreatif, dan menunjukkan semakin percaya diri dalam mengekspresikan ide-ide mereka","author":[{"dropping-particle":"","family":"Anwar","given":"Niptahul","non-dropping-particle":"","parse-names":false,"suffix":""},{"dropping-particle":"","family":"Romadhon","given":"Tajriyan Nur","non-dropping-particle":"","parse-names":false,"suffix":""},{"dropping-particle":"","family":"Sandro","given":"Aris","non-dropping-particle":"","parse-names":false,"suffix":""},{"dropping-particle":"","family":"Khikmawanto","given":"Khikmawanto","non-dropping-particle":"","parse-names":false,"suffix":""}],"container-title":"JURNAL SYNTAX IMPERATIF : Jurnal Ilmu Sosial dan Pendidikan","id":"ITEM-1","issue":"3","issued":{"date-parts":[["2023"]]},"page":"208-214","title":"Peran Guru sebagai Fasilitator Pembelajaran dalam Mendorong Kreativitas Siswa","type":"article-journal","volume":"4"},"uris":["http://www.mendeley.com/documents/?uuid=f174c108-515d-4f3a-9c3f-22fc3b1148d0"]}],"mendeley":{"formattedCitation":"(Anwar et al. 2023)","plainTextFormattedCitation":"(Anwar et al. 2023)","previouslyFormattedCitation":"(Anwar et al. 2023)"},"properties":{"noteIndex":0},"schema":"https://github.com/citation-style-language/schema/raw/master/csl-citation.json"}</w:instrText>
      </w:r>
      <w:r w:rsidRPr="006C0B39">
        <w:rPr>
          <w:rFonts w:asciiTheme="majorBidi" w:hAnsiTheme="majorBidi" w:cstheme="majorBidi"/>
        </w:rPr>
        <w:fldChar w:fldCharType="separate"/>
      </w:r>
      <w:r w:rsidRPr="006C0B39">
        <w:rPr>
          <w:rFonts w:asciiTheme="majorBidi" w:hAnsiTheme="majorBidi" w:cstheme="majorBidi"/>
          <w:noProof/>
        </w:rPr>
        <w:t>(Anwar et al. 2023)</w:t>
      </w:r>
      <w:r w:rsidRPr="006C0B39">
        <w:rPr>
          <w:rFonts w:asciiTheme="majorBidi" w:hAnsiTheme="majorBidi" w:cstheme="majorBidi"/>
        </w:rPr>
        <w:fldChar w:fldCharType="end"/>
      </w:r>
      <w:r w:rsidRPr="006C0B39">
        <w:rPr>
          <w:rFonts w:asciiTheme="majorBidi" w:hAnsiTheme="majorBidi" w:cstheme="majorBidi"/>
          <w:lang w:val="id-ID"/>
        </w:rPr>
        <w:t>.</w:t>
      </w:r>
    </w:p>
    <w:p w14:paraId="56610A79" w14:textId="77777777" w:rsidR="00E25BD4" w:rsidRPr="00706061" w:rsidRDefault="00E25BD4" w:rsidP="006C0B39">
      <w:pPr>
        <w:ind w:leftChars="0" w:left="0" w:firstLineChars="0" w:firstLine="0"/>
      </w:pPr>
    </w:p>
    <w:p w14:paraId="63DBA716" w14:textId="77777777" w:rsidR="00E25BD4" w:rsidRPr="00706061" w:rsidRDefault="00A6504E">
      <w:pPr>
        <w:tabs>
          <w:tab w:val="left" w:pos="340"/>
        </w:tabs>
        <w:spacing w:line="276" w:lineRule="auto"/>
        <w:ind w:left="0" w:hanging="2"/>
        <w:rPr>
          <w:color w:val="000000"/>
        </w:rPr>
      </w:pPr>
      <w:r w:rsidRPr="00706061">
        <w:rPr>
          <w:b/>
          <w:smallCaps/>
        </w:rPr>
        <w:t>PENUTUP</w:t>
      </w:r>
    </w:p>
    <w:p w14:paraId="041E6320" w14:textId="77777777" w:rsidR="003B5A83" w:rsidRPr="003B5A83" w:rsidRDefault="003B5A83" w:rsidP="003B5A83">
      <w:pPr>
        <w:spacing w:line="276" w:lineRule="auto"/>
        <w:ind w:leftChars="0" w:left="0" w:firstLineChars="0" w:firstLine="720"/>
        <w:jc w:val="both"/>
        <w:rPr>
          <w:rFonts w:asciiTheme="majorBidi" w:eastAsia="Cambria" w:hAnsiTheme="majorBidi" w:cstheme="majorBidi"/>
          <w:lang w:val="en-ID"/>
        </w:rPr>
      </w:pPr>
      <w:r w:rsidRPr="003B5A83">
        <w:rPr>
          <w:rFonts w:asciiTheme="majorBidi" w:eastAsia="Cambria" w:hAnsiTheme="majorBidi" w:cstheme="majorBidi"/>
          <w:lang w:val="en-ID"/>
        </w:rPr>
        <w:t xml:space="preserve">Metode </w:t>
      </w:r>
      <w:r w:rsidRPr="003B5A83">
        <w:rPr>
          <w:rFonts w:asciiTheme="majorBidi" w:eastAsia="Cambria" w:hAnsiTheme="majorBidi" w:cstheme="majorBidi"/>
          <w:i/>
          <w:iCs/>
          <w:lang w:val="en-ID"/>
        </w:rPr>
        <w:t>cooperative learning</w:t>
      </w:r>
      <w:r w:rsidRPr="003B5A83">
        <w:rPr>
          <w:rFonts w:asciiTheme="majorBidi" w:eastAsia="Cambria" w:hAnsiTheme="majorBidi" w:cstheme="majorBidi"/>
          <w:lang w:val="en-ID"/>
        </w:rPr>
        <w:t xml:space="preserve"> terbukti efektif dalam meningkatkan keaktifan siswa dalam pembelajaran Pendidikan Agama Islam (PAI) di SMP Putra Pakuan Bogor. Penelitian menunjukkan bahwa siswa lebih terlibat dalam diskusi kelompok dan tugas kolaboratif, yang membantu mereka memahami materi dengan lebih mendalam. Suasana pembelajaran yang lebih interaktif memungkinkan siswa merasa memiliki peran penting, mengembangkan </w:t>
      </w:r>
      <w:r w:rsidRPr="003B5A83">
        <w:rPr>
          <w:rFonts w:asciiTheme="majorBidi" w:eastAsia="Cambria" w:hAnsiTheme="majorBidi" w:cstheme="majorBidi"/>
          <w:lang w:val="en-ID"/>
        </w:rPr>
        <w:lastRenderedPageBreak/>
        <w:t>keterampilan sosial, serta meningkatkan rasa tanggung jawab terhadap pembelajaran. Dalam prosesnya, guru berfungsi sebagai fasilitator, memberikan arahan awal dan membantu siswa mengeksplorasi materi secara mandiri.</w:t>
      </w:r>
    </w:p>
    <w:p w14:paraId="1CCD8431" w14:textId="77777777" w:rsidR="003B5A83" w:rsidRPr="003B5A83" w:rsidRDefault="003B5A83" w:rsidP="003B5A83">
      <w:pPr>
        <w:spacing w:line="276" w:lineRule="auto"/>
        <w:ind w:leftChars="0" w:left="0" w:firstLineChars="0" w:firstLine="720"/>
        <w:jc w:val="both"/>
        <w:rPr>
          <w:rFonts w:asciiTheme="majorBidi" w:eastAsia="Cambria" w:hAnsiTheme="majorBidi" w:cstheme="majorBidi"/>
          <w:lang w:val="en-ID"/>
        </w:rPr>
      </w:pPr>
      <w:r w:rsidRPr="003B5A83">
        <w:rPr>
          <w:rFonts w:asciiTheme="majorBidi" w:eastAsia="Cambria" w:hAnsiTheme="majorBidi" w:cstheme="majorBidi"/>
          <w:lang w:val="en-ID"/>
        </w:rPr>
        <w:t xml:space="preserve">Namun, penerapan metode ini juga menghadapi berbagai tantangan, seperti keterbatasan waktu, pengelolaan kelompok yang efektif, perbedaan kemampuan siswa, dan motivasi yang bervariasi. Tantangan ini memerlukan perhatian guru dalam menyusun kelompok, melatih keterampilan sosial siswa, dan merancang penilaian yang adil untuk memastikan semua anggota kelompok berkontribusi secara maksimal. Meskipun terdapat kendala, </w:t>
      </w:r>
      <w:r w:rsidRPr="003B5A83">
        <w:rPr>
          <w:rFonts w:asciiTheme="majorBidi" w:eastAsia="Cambria" w:hAnsiTheme="majorBidi" w:cstheme="majorBidi"/>
          <w:i/>
          <w:iCs/>
          <w:lang w:val="en-ID"/>
        </w:rPr>
        <w:t>cooperative learning</w:t>
      </w:r>
      <w:r w:rsidRPr="003B5A83">
        <w:rPr>
          <w:rFonts w:asciiTheme="majorBidi" w:eastAsia="Cambria" w:hAnsiTheme="majorBidi" w:cstheme="majorBidi"/>
          <w:lang w:val="en-ID"/>
        </w:rPr>
        <w:t xml:space="preserve"> dapat menciptakan pengalaman pembelajaran yang lebih bermakna dan mendalam, asalkan diimbangi dengan strategi pengelolaan yang tepat.</w:t>
      </w:r>
    </w:p>
    <w:p w14:paraId="1354FCCF" w14:textId="77777777" w:rsidR="003B5A83" w:rsidRDefault="003B5A83" w:rsidP="003B5A83">
      <w:pPr>
        <w:spacing w:line="276" w:lineRule="auto"/>
        <w:ind w:leftChars="0" w:left="0" w:firstLineChars="0" w:firstLine="720"/>
        <w:jc w:val="both"/>
        <w:rPr>
          <w:rFonts w:ascii="Cambria" w:eastAsia="Cambria" w:hAnsi="Cambria" w:cs="Cambria"/>
          <w:lang w:val="en-ID"/>
        </w:rPr>
      </w:pPr>
      <w:r w:rsidRPr="003B5A83">
        <w:rPr>
          <w:rFonts w:asciiTheme="majorBidi" w:eastAsia="Cambria" w:hAnsiTheme="majorBidi" w:cstheme="majorBidi"/>
          <w:lang w:val="en-ID"/>
        </w:rPr>
        <w:t xml:space="preserve">Untuk penelitian selanjutnya, disarankan agar fokus dilakukan pada eksplorasi strategi pengelolaan kelompok dalam metode </w:t>
      </w:r>
      <w:r w:rsidRPr="003B5A83">
        <w:rPr>
          <w:rFonts w:asciiTheme="majorBidi" w:eastAsia="Cambria" w:hAnsiTheme="majorBidi" w:cstheme="majorBidi"/>
          <w:i/>
          <w:iCs/>
          <w:lang w:val="en-ID"/>
        </w:rPr>
        <w:t>cooperative learning</w:t>
      </w:r>
      <w:r w:rsidRPr="003B5A83">
        <w:rPr>
          <w:rFonts w:asciiTheme="majorBidi" w:eastAsia="Cambria" w:hAnsiTheme="majorBidi" w:cstheme="majorBidi"/>
          <w:lang w:val="en-ID"/>
        </w:rPr>
        <w:t xml:space="preserve">, terutama terkait dengan perbedaan kemampuan dan motivasi siswa. Selain itu, penting untuk mengevaluasi dampak dari pelatihan keterampilan sosial bagi siswa dan dampaknya terhadap dinamika kelompok. Dengan mempertimbangkan faktor-faktor ini, penelitian mendatang dapat memberikan wawasan yang lebih mendalam tentang efektivitas metode </w:t>
      </w:r>
      <w:r w:rsidRPr="009A775E">
        <w:rPr>
          <w:rFonts w:ascii="Cambria" w:eastAsia="Cambria" w:hAnsi="Cambria" w:cs="Cambria"/>
          <w:i/>
          <w:iCs/>
          <w:lang w:val="en-ID"/>
        </w:rPr>
        <w:t>cooperative learning</w:t>
      </w:r>
      <w:r w:rsidRPr="00465AA9">
        <w:rPr>
          <w:rFonts w:ascii="Cambria" w:eastAsia="Cambria" w:hAnsi="Cambria" w:cs="Cambria"/>
          <w:lang w:val="en-ID"/>
        </w:rPr>
        <w:t xml:space="preserve"> dalam konteks pembelajaran PAI atau disiplin ilmu lainnya.</w:t>
      </w:r>
    </w:p>
    <w:p w14:paraId="318E4719" w14:textId="77777777" w:rsidR="00E25BD4" w:rsidRPr="003B5A83" w:rsidRDefault="00E25BD4">
      <w:pPr>
        <w:ind w:left="0" w:hanging="2"/>
        <w:rPr>
          <w:lang w:val="en-ID"/>
        </w:rPr>
      </w:pPr>
    </w:p>
    <w:p w14:paraId="3E4672BB" w14:textId="77777777" w:rsidR="006577AD" w:rsidRPr="00706061" w:rsidRDefault="006577AD">
      <w:pPr>
        <w:ind w:left="0" w:hanging="2"/>
        <w:rPr>
          <w:color w:val="000000"/>
        </w:rPr>
      </w:pPr>
    </w:p>
    <w:p w14:paraId="3A4A65F2" w14:textId="77777777" w:rsidR="00E25BD4" w:rsidRPr="00706061" w:rsidRDefault="00A6504E">
      <w:pPr>
        <w:tabs>
          <w:tab w:val="left" w:pos="340"/>
        </w:tabs>
        <w:spacing w:line="276" w:lineRule="auto"/>
        <w:ind w:left="0" w:hanging="2"/>
        <w:rPr>
          <w:color w:val="000000"/>
        </w:rPr>
      </w:pPr>
      <w:r w:rsidRPr="00706061">
        <w:rPr>
          <w:b/>
          <w:smallCaps/>
        </w:rPr>
        <w:t>DAFTAR RUJUKAN</w:t>
      </w:r>
    </w:p>
    <w:p w14:paraId="080E8E15" w14:textId="0435F86A" w:rsidR="00C71F40" w:rsidRPr="00C71F40" w:rsidRDefault="00C71F40" w:rsidP="00C71F40">
      <w:pPr>
        <w:widowControl w:val="0"/>
        <w:autoSpaceDE w:val="0"/>
        <w:autoSpaceDN w:val="0"/>
        <w:adjustRightInd w:val="0"/>
        <w:spacing w:after="120" w:line="240" w:lineRule="auto"/>
        <w:ind w:left="0" w:hanging="2"/>
        <w:jc w:val="both"/>
        <w:rPr>
          <w:noProof/>
        </w:rPr>
      </w:pPr>
      <w:r>
        <w:fldChar w:fldCharType="begin" w:fldLock="1"/>
      </w:r>
      <w:r>
        <w:instrText xml:space="preserve">ADDIN Mendeley Bibliography CSL_BIBLIOGRAPHY </w:instrText>
      </w:r>
      <w:r>
        <w:fldChar w:fldCharType="separate"/>
      </w:r>
      <w:r w:rsidRPr="00C71F40">
        <w:rPr>
          <w:noProof/>
        </w:rPr>
        <w:t xml:space="preserve">Alawiyah, Alfina, Jijim Sukron, and Muhammad Aditya Firdaus. 2023. “Penerapan Model </w:t>
      </w:r>
      <w:r>
        <w:rPr>
          <w:noProof/>
        </w:rPr>
        <w:br/>
      </w:r>
      <w:r w:rsidRPr="00C71F40">
        <w:rPr>
          <w:noProof/>
        </w:rPr>
        <w:t xml:space="preserve">Pembelajaran Kooperatif Times Games Tournament Untuk Meningkatkan Keaktifan Belajar Siswa Pada Pembelajaran Pendidikan Agama Islam.” </w:t>
      </w:r>
      <w:r w:rsidRPr="00C71F40">
        <w:rPr>
          <w:i/>
          <w:iCs/>
          <w:noProof/>
        </w:rPr>
        <w:t>Fitrah: Journal of Islamic Education</w:t>
      </w:r>
      <w:r w:rsidRPr="00C71F40">
        <w:rPr>
          <w:noProof/>
        </w:rPr>
        <w:t xml:space="preserve"> 4 (1): 69–82. https://doi.org/10.53802/fitrah.v4i1.188.</w:t>
      </w:r>
    </w:p>
    <w:p w14:paraId="316D81FD"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Amalia, Sry, and Adek Safitri. 2022. “Efektivitas Model Cooperative Learning Type Jigsaw Dalam Meningkatkan Hasil Dan Aktivitas Belajar Siswa Dalam Pembelajaran Bangun Ruang Balok.” </w:t>
      </w:r>
      <w:r w:rsidRPr="00C71F40">
        <w:rPr>
          <w:i/>
          <w:iCs/>
          <w:noProof/>
        </w:rPr>
        <w:t>Dirasatul Ibtidaiyah</w:t>
      </w:r>
      <w:r w:rsidRPr="00C71F40">
        <w:rPr>
          <w:noProof/>
        </w:rPr>
        <w:t xml:space="preserve"> 2 (1): 14–26. https://doi.org/10.24952/ibtidaiyah.v2i1.5617.</w:t>
      </w:r>
    </w:p>
    <w:p w14:paraId="51208FE4"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Andalangi, Yunanda, Radia Hafid, Abdulrahim Maruwae, Sri Endang Saleh, and Agil Bahsoan. 2022. “Pengaruh Pola Belajar Dan Frekuensi Belajar Terhadap Aktivitas Belajar Siswa Jurusan Akuntansi Di SMK Negeri 1 Kaidipang.” </w:t>
      </w:r>
      <w:r w:rsidRPr="00C71F40">
        <w:rPr>
          <w:i/>
          <w:iCs/>
          <w:noProof/>
        </w:rPr>
        <w:t>Aksara: Jurnal Ilmu Pendidikan Nonformal</w:t>
      </w:r>
      <w:r w:rsidRPr="00C71F40">
        <w:rPr>
          <w:noProof/>
        </w:rPr>
        <w:t xml:space="preserve"> 8 (3): 2113. https://doi.org/10.37905/aksara.8.3.2113-2130.2022.</w:t>
      </w:r>
    </w:p>
    <w:p w14:paraId="693CF485"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Antika, Defi, Eka Yusnaldi, Khairunnisa Khairunnisa, Nurul Sakinah, Wahyu Azhari, and Yuli Deliyanti. 2024. “Model Pembelajaran Kooperatif Dalam Menumbuhkan Keaktifan Siswa Terhadap Pembelajaran IPS.” </w:t>
      </w:r>
      <w:r w:rsidRPr="00C71F40">
        <w:rPr>
          <w:i/>
          <w:iCs/>
          <w:noProof/>
        </w:rPr>
        <w:t>El-Mujtama: Jurnal Pengabdian Masyarakat </w:t>
      </w:r>
      <w:r w:rsidRPr="00C71F40">
        <w:rPr>
          <w:noProof/>
        </w:rPr>
        <w:t xml:space="preserve"> 4 (3): 142–47. https://doi.org/10.47467/elmujtama.v4i3.1150.</w:t>
      </w:r>
    </w:p>
    <w:p w14:paraId="627D7239"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Anwar, Niptahul, Tajriyan Nur Romadhon, Aris Sandro, and Khikmawanto Khikmawanto. 2023. “Peran Guru Sebagai Fasilitator Pembelajaran Dalam Mendorong Kreativitas Siswa.” </w:t>
      </w:r>
      <w:r w:rsidRPr="00C71F40">
        <w:rPr>
          <w:i/>
          <w:iCs/>
          <w:noProof/>
        </w:rPr>
        <w:t>JURNAL SYNTAX IMPERATIF : Jurnal Ilmu Sosial Dan Pendidikan</w:t>
      </w:r>
      <w:r w:rsidRPr="00C71F40">
        <w:rPr>
          <w:noProof/>
        </w:rPr>
        <w:t xml:space="preserve"> 4 (3): 208–14. https://doi.org/10.36418/syntax-imperatif.v4i3.240.</w:t>
      </w:r>
    </w:p>
    <w:p w14:paraId="0193E1BB"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Arbain, Arbain, Novi Anjani, La Ode Sirad, and Halidin Halidin. 2024. “Meningkatkan Keaktifan, Komunikasi, Kolaborasi, Dan Hasil Belajar Matematika Siswa Melalui Penerapan Model PBL.” </w:t>
      </w:r>
      <w:r w:rsidRPr="00C71F40">
        <w:rPr>
          <w:i/>
          <w:iCs/>
          <w:noProof/>
        </w:rPr>
        <w:t>Jurnal Ilmiah Kanderang Tingang</w:t>
      </w:r>
      <w:r w:rsidRPr="00C71F40">
        <w:rPr>
          <w:noProof/>
        </w:rPr>
        <w:t xml:space="preserve"> 15 (1): 141–54. https://doi.org/10.37304/jikt.v15i1.320.</w:t>
      </w:r>
    </w:p>
    <w:p w14:paraId="2147816D"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lastRenderedPageBreak/>
        <w:t xml:space="preserve">Arifin, Nur. 2020. “Pemikiran Pendidikan John Dewey.” </w:t>
      </w:r>
      <w:r w:rsidRPr="00C71F40">
        <w:rPr>
          <w:i/>
          <w:iCs/>
          <w:noProof/>
        </w:rPr>
        <w:t>As-Syar’i: Jurnal Bimbingan &amp; Konseling Keluarga</w:t>
      </w:r>
      <w:r w:rsidRPr="00C71F40">
        <w:rPr>
          <w:noProof/>
        </w:rPr>
        <w:t xml:space="preserve"> 2 (2): 168–83. https://doi.org/10.47467/assyari.v2i2.128.</w:t>
      </w:r>
    </w:p>
    <w:p w14:paraId="4F3CF8CE"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Astuti, Yeni Puji, Agus Wahdian, and Jamilah Jamilah. 2024. “Penerapan Model Cooperative Learning Dengan Teknik Two Stay Two Stray Dalam Pembelajaran Ipas Di Sekolah Dasar.” </w:t>
      </w:r>
      <w:r w:rsidRPr="00C71F40">
        <w:rPr>
          <w:i/>
          <w:iCs/>
          <w:noProof/>
        </w:rPr>
        <w:t>Jurnal Pendidikan Guru Sekolah Dasar</w:t>
      </w:r>
      <w:r w:rsidRPr="00C71F40">
        <w:rPr>
          <w:noProof/>
        </w:rPr>
        <w:t xml:space="preserve"> 1 (3): 8. https://doi.org/10.47134/pgsd.v1i3.246.</w:t>
      </w:r>
    </w:p>
    <w:p w14:paraId="7121E3BE"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Baharun, Hasan, and Zulfaizah. 2018. “Revitalisasi Pendidikan Agama Dalam Pembentukan Karakter Peserta Didik Di Madrasah.” </w:t>
      </w:r>
      <w:r w:rsidRPr="00C71F40">
        <w:rPr>
          <w:i/>
          <w:iCs/>
          <w:noProof/>
        </w:rPr>
        <w:t>Elementary: Islamic Teacher Journal</w:t>
      </w:r>
      <w:r w:rsidRPr="00C71F40">
        <w:rPr>
          <w:noProof/>
        </w:rPr>
        <w:t xml:space="preserve"> 6 (1): 43–62.</w:t>
      </w:r>
    </w:p>
    <w:p w14:paraId="3C2ADD92"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Boru, Maya Arberthin, and Yakobus Adi Saingo. 2024. “Model Cooperative Learning Sebagai Pendekatan Mengajar Yang Alkitabiah Untuk Meningkatkan Kerja Sama Siswa.” </w:t>
      </w:r>
      <w:r w:rsidRPr="00C71F40">
        <w:rPr>
          <w:i/>
          <w:iCs/>
          <w:noProof/>
        </w:rPr>
        <w:t>Sinar Kasih: Jurnal Pendidikan Agama Dan Filsaf At</w:t>
      </w:r>
      <w:r w:rsidRPr="00C71F40">
        <w:rPr>
          <w:noProof/>
        </w:rPr>
        <w:t xml:space="preserve"> 2 (2): 323–25. https://doi.org/10.55606/sinarkasih.v2i2.332.</w:t>
      </w:r>
    </w:p>
    <w:p w14:paraId="5382F318"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Christy, Nirena Ade. 2020. “Revitalisasi Pembelajaran Bahasa Dan Sastra Indonesia Selama Masa Pandemi Covid-19.” </w:t>
      </w:r>
      <w:r w:rsidRPr="00C71F40">
        <w:rPr>
          <w:i/>
          <w:iCs/>
          <w:noProof/>
        </w:rPr>
        <w:t>ENGGANG: Jurnal Pendidikan, Bahasa, Sastra, Seni, Dan Budaya</w:t>
      </w:r>
      <w:r w:rsidRPr="00C71F40">
        <w:rPr>
          <w:noProof/>
        </w:rPr>
        <w:t xml:space="preserve"> 1 (1): 1–15. https://doi.org/10.37304/enggang.v1i1.2322.</w:t>
      </w:r>
    </w:p>
    <w:p w14:paraId="61B4BD61"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Handayani, Ucik Fitri. 2020. “Analisis Hambatan Penerapan Model Pembelajaran Kooperatif Pada Pelajaran Matematika.” </w:t>
      </w:r>
      <w:r w:rsidRPr="00C71F40">
        <w:rPr>
          <w:i/>
          <w:iCs/>
          <w:noProof/>
        </w:rPr>
        <w:t>Jurnal Pusaka</w:t>
      </w:r>
      <w:r w:rsidRPr="00C71F40">
        <w:rPr>
          <w:noProof/>
        </w:rPr>
        <w:t xml:space="preserve"> 9 (2): 22–36.</w:t>
      </w:r>
    </w:p>
    <w:p w14:paraId="6DD20E06"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Kustiara, Kustiara. 2020. “Efforts to Improve the Learning Activity of Students through Students Worksheets with Cooperative Learning Method for IV Grade in Elementary School.” </w:t>
      </w:r>
      <w:r w:rsidRPr="00C71F40">
        <w:rPr>
          <w:i/>
          <w:iCs/>
          <w:noProof/>
        </w:rPr>
        <w:t>Social, Humanities, and Educational Studies (SHEs): Conference Series</w:t>
      </w:r>
      <w:r w:rsidRPr="00C71F40">
        <w:rPr>
          <w:noProof/>
        </w:rPr>
        <w:t xml:space="preserve"> 3 (3): 1227. https://doi.org/10.20961/shes.v3i3.46641.</w:t>
      </w:r>
    </w:p>
    <w:p w14:paraId="2E70E994"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Maloring, Bernardinus Dickson Carnegie, Asihlya Sandu, Robert Harry Soesanto, and Jacob S Seleky. 2020. “Penerapan Model Pembelajaran Kooperatif Tipe Teams Games Tournament Untuk Meningkatkan Keaktifan Belajar Siswa Pada Matematika [Implementation of the Cooperative Learning Model Type Teams Games Tournament To Improve Students’ Learning Activities in Mathem.” </w:t>
      </w:r>
      <w:r w:rsidRPr="00C71F40">
        <w:rPr>
          <w:i/>
          <w:iCs/>
          <w:noProof/>
        </w:rPr>
        <w:t>Polyglot: Jurnal Ilmiah</w:t>
      </w:r>
      <w:r w:rsidRPr="00C71F40">
        <w:rPr>
          <w:noProof/>
        </w:rPr>
        <w:t xml:space="preserve"> 16 (2): 282. https://doi.org/10.19166/pji.v16i2.2441.</w:t>
      </w:r>
    </w:p>
    <w:p w14:paraId="3CBD8DBC"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Murni, Neli Fitra. 2021. “Upaya Meningkatkan Keaktifan Siswa Dalam Proses Pembelajaran.” </w:t>
      </w:r>
      <w:r w:rsidRPr="00C71F40">
        <w:rPr>
          <w:i/>
          <w:iCs/>
          <w:noProof/>
        </w:rPr>
        <w:t>Science, Engineering, Education, and Development Studies (SEEDS): Conference Series</w:t>
      </w:r>
      <w:r w:rsidRPr="00C71F40">
        <w:rPr>
          <w:noProof/>
        </w:rPr>
        <w:t xml:space="preserve"> 5 (1): 7–11. https://doi.org/10.20961/seeds.v5i1.56736.</w:t>
      </w:r>
    </w:p>
    <w:p w14:paraId="4EF33D43"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Musdalifah. 2023. “Implementasi Pembelajaran Kooperatif Dalam Meningkatkan Motivasi Belajar Siswa Di Madrasah.” </w:t>
      </w:r>
      <w:r w:rsidRPr="00C71F40">
        <w:rPr>
          <w:i/>
          <w:iCs/>
          <w:noProof/>
        </w:rPr>
        <w:t>Al-Miskawaih: Journal of Science Education</w:t>
      </w:r>
      <w:r w:rsidRPr="00C71F40">
        <w:rPr>
          <w:noProof/>
        </w:rPr>
        <w:t xml:space="preserve"> 2 (1): 47–66. https://doi.org/10.56436/mijose.v2i1.221.</w:t>
      </w:r>
    </w:p>
    <w:p w14:paraId="6482169E"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Najimuddin, Aziz. 2021. “Implementasi Pembelajaran Cooperative Learning Tipe Talking Stick (CLTTS) Bagi Peningkatan Aktivitas Dan Hasil Belajar Bahasa Inggris Di SMPN 1 Mandirancan.” </w:t>
      </w:r>
      <w:r w:rsidRPr="00C71F40">
        <w:rPr>
          <w:i/>
          <w:iCs/>
          <w:noProof/>
        </w:rPr>
        <w:t>Jurnal Nuansa Akademik</w:t>
      </w:r>
      <w:r w:rsidRPr="00C71F40">
        <w:rPr>
          <w:noProof/>
        </w:rPr>
        <w:t xml:space="preserve"> 6 (1): 11–24.</w:t>
      </w:r>
    </w:p>
    <w:p w14:paraId="6DAA9F16"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Paksi, Galuh Raga. 2022. “Sebuah Strategi Meningkatkan Keaktifan Dan Hasil Belajar Siswa Di Kelas.” </w:t>
      </w:r>
      <w:r w:rsidRPr="00C71F40">
        <w:rPr>
          <w:i/>
          <w:iCs/>
          <w:noProof/>
        </w:rPr>
        <w:t>Edu Cendikia: Jurnal Ilmiah Kependidikan</w:t>
      </w:r>
      <w:r w:rsidRPr="00C71F40">
        <w:rPr>
          <w:noProof/>
        </w:rPr>
        <w:t xml:space="preserve"> 2 (2): 345–52. https://doi.org/10.55784/jupenji.vol1.iss1.80.</w:t>
      </w:r>
    </w:p>
    <w:p w14:paraId="45A5FA37"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Parhan, Muhamad, and Bambang Sutedja. 2019. “Penerapan Pendekatan Pembelajaran Kontekstual Dalam Pendidikan Agama Islam Di Universitas Pendidikan Indonesia.” </w:t>
      </w:r>
      <w:r w:rsidRPr="00C71F40">
        <w:rPr>
          <w:i/>
          <w:iCs/>
          <w:noProof/>
        </w:rPr>
        <w:t>TARBAWY : Indonesian Journal of Islamic Education</w:t>
      </w:r>
      <w:r w:rsidRPr="00C71F40">
        <w:rPr>
          <w:noProof/>
        </w:rPr>
        <w:t xml:space="preserve"> 6 (2): 114–26. https://doi.org/10.17509/t.v6i2.20165.</w:t>
      </w:r>
    </w:p>
    <w:p w14:paraId="0B7CE720"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lastRenderedPageBreak/>
        <w:t xml:space="preserve">Prameswara, Adrian Yanuar, and Intansakti Pius X. 2023. “Upaya Meningkatkan Keaktifan Dan Hasil Belajar Siswa Kelas 4 SDK Wignya Mandala Melalui Pembelajaran Kooperatif.” </w:t>
      </w:r>
      <w:r w:rsidRPr="00C71F40">
        <w:rPr>
          <w:i/>
          <w:iCs/>
          <w:noProof/>
        </w:rPr>
        <w:t>SAPA - Jurnal Kateketik Dan Pastoral</w:t>
      </w:r>
      <w:r w:rsidRPr="00C71F40">
        <w:rPr>
          <w:noProof/>
        </w:rPr>
        <w:t xml:space="preserve"> 8 (1): 1–9. https://doi.org/10.53544/sapa.v8i1.327.</w:t>
      </w:r>
    </w:p>
    <w:p w14:paraId="51BB739E"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Rahmi, Dinda Aulia, Jannatul Ma’wa, and Jesi Alexande Alim. 2024. “Analisi Metode Pembelajaran Kooperatif Jigsaw Untuk Meningkatkan Keaktifan Dan Hasil Belajar Siswa.” </w:t>
      </w:r>
      <w:r w:rsidRPr="00C71F40">
        <w:rPr>
          <w:i/>
          <w:iCs/>
          <w:noProof/>
        </w:rPr>
        <w:t>Jurnal Inovasi Ilmu Pendidikan</w:t>
      </w:r>
      <w:r w:rsidRPr="00C71F40">
        <w:rPr>
          <w:noProof/>
        </w:rPr>
        <w:t xml:space="preserve"> 2 (1): 35–41. https://doi.org/10.55606/lencana.v2i1.2970.</w:t>
      </w:r>
    </w:p>
    <w:p w14:paraId="1F4F48B2"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Ridha, Muhammad. 2020. “Teori Motivasi Mcclelland Dan Implikasinya Dalam Pembelajaran PAI.” </w:t>
      </w:r>
      <w:r w:rsidRPr="00C71F40">
        <w:rPr>
          <w:i/>
          <w:iCs/>
          <w:noProof/>
        </w:rPr>
        <w:t>Palapa</w:t>
      </w:r>
      <w:r w:rsidRPr="00C71F40">
        <w:rPr>
          <w:noProof/>
        </w:rPr>
        <w:t xml:space="preserve"> 8 (1): 1–16. https://doi.org/10.36088/palapa.v8i1.673.</w:t>
      </w:r>
    </w:p>
    <w:p w14:paraId="3FA49567"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Rifqi, Mohammad. 2022. “Pengaruh Penerapan Strategi Pembelajaran Cooperative Learning Model Team Game Tournament (TGT) Untuk Meningkatkan Keaktifan Peserta Didik.” </w:t>
      </w:r>
      <w:r w:rsidRPr="00C71F40">
        <w:rPr>
          <w:i/>
          <w:iCs/>
          <w:noProof/>
        </w:rPr>
        <w:t>Edudikara: Jurnal Pendidikan Dan Pembelajaran</w:t>
      </w:r>
      <w:r w:rsidRPr="00C71F40">
        <w:rPr>
          <w:noProof/>
        </w:rPr>
        <w:t xml:space="preserve"> 7 (1): 26–32. https://doi.org/10.32585/edudikara.v7i1.271.</w:t>
      </w:r>
    </w:p>
    <w:p w14:paraId="280467DC"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Rovita, Roin. 2023. “Pembelajaran Berdiferensiasi Melalui Cooperative Learning Teknik Demonstrasi Untuk Peningkatan Keaktifan Siswa Kelas 1 SDN Songgokerto 02 Batu.” </w:t>
      </w:r>
      <w:r w:rsidRPr="00C71F40">
        <w:rPr>
          <w:i/>
          <w:iCs/>
          <w:noProof/>
        </w:rPr>
        <w:t>Jurnal Pendidikan Taman Widya Humaniora (JPTWH)</w:t>
      </w:r>
      <w:r w:rsidRPr="00C71F40">
        <w:rPr>
          <w:noProof/>
        </w:rPr>
        <w:t xml:space="preserve"> 2 (2): 854–76. https://jurnal.widyahumaniora.org/index.php/jptwh/article/view/147/150.</w:t>
      </w:r>
    </w:p>
    <w:p w14:paraId="4C113BC9"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Salmiah, Maryati, ِAbdul Aziz Rusman, and Zainal Abidin. 2021. “Konsep Dasar Pengelolaan Kelas Dalam Tinjauan Psikologi Manajemen.” </w:t>
      </w:r>
      <w:r w:rsidRPr="00C71F40">
        <w:rPr>
          <w:i/>
          <w:iCs/>
          <w:noProof/>
        </w:rPr>
        <w:t>ITQAN: Jurnal Ilmu-Ilmu Kependidikan</w:t>
      </w:r>
      <w:r w:rsidRPr="00C71F40">
        <w:rPr>
          <w:noProof/>
        </w:rPr>
        <w:t xml:space="preserve"> 13 (1): 41–60. https://doi.org/10.47766/itqan.v13i1.185.</w:t>
      </w:r>
    </w:p>
    <w:p w14:paraId="4C2F7831"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Santoso, Muhamad Hadi, and Soeryanto. 2021. “Analisis Metode Pembelajaran Kooperatif Jigsaw Untuk Meningkatkan Keaktifan Dan Hasil Belajar Siswa.” </w:t>
      </w:r>
      <w:r w:rsidRPr="00C71F40">
        <w:rPr>
          <w:i/>
          <w:iCs/>
          <w:noProof/>
        </w:rPr>
        <w:t>JPTM: Jurnal Pendidikan Teknik Mesin</w:t>
      </w:r>
      <w:r w:rsidRPr="00C71F40">
        <w:rPr>
          <w:noProof/>
        </w:rPr>
        <w:t xml:space="preserve"> 11 (1): 1–10.</w:t>
      </w:r>
    </w:p>
    <w:p w14:paraId="5422D866"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Sapmawati, Tuti. 2021. “Penerapan Model Pembelajaran Cooperatif Learning Untuk Meningkatkan Keaktifan Siswa SMA.” </w:t>
      </w:r>
      <w:r w:rsidRPr="00C71F40">
        <w:rPr>
          <w:i/>
          <w:iCs/>
          <w:noProof/>
        </w:rPr>
        <w:t>Jurnal Pendidikan Sains Dan Komputer</w:t>
      </w:r>
      <w:r w:rsidRPr="00C71F40">
        <w:rPr>
          <w:noProof/>
        </w:rPr>
        <w:t xml:space="preserve"> 1 (01): 42–45. https://doi.org/10.47709/jpsk.v1i01.1271.</w:t>
      </w:r>
    </w:p>
    <w:p w14:paraId="57D4B0C6"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Srirahmawati, Ija. 2021. “Peran Guru Sebagai Fasilitator Dalam Mengasah Penalaran Matematika Siswa SDN 29 Dompu Tahun Pembelajaran 2020/2021.” </w:t>
      </w:r>
      <w:r w:rsidRPr="00C71F40">
        <w:rPr>
          <w:i/>
          <w:iCs/>
          <w:noProof/>
        </w:rPr>
        <w:t>Ainara Journal (Jurnal Penelitian Dan PKM Bidang Ilmu Pendidikan)</w:t>
      </w:r>
      <w:r w:rsidRPr="00C71F40">
        <w:rPr>
          <w:noProof/>
        </w:rPr>
        <w:t xml:space="preserve"> 2 (2): 114–23. https://doi.org/10.54371/ainj.v2i2.40.</w:t>
      </w:r>
    </w:p>
    <w:p w14:paraId="158E6F1A"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Sudrajat, Ajat, Ojat Darojat, Sofjan Aripin, and Enceng. 2024. “Pengembangan Model Pembelajaran Cooperative Learning Berbasis Pendidikan Karakter Dalam Menghadapi Era Digitalisasi 4.0 Bagi Guru Di Kabupaten Sumedang.” </w:t>
      </w:r>
      <w:r w:rsidRPr="00C71F40">
        <w:rPr>
          <w:i/>
          <w:iCs/>
          <w:noProof/>
        </w:rPr>
        <w:t>Warta Pengabdian</w:t>
      </w:r>
      <w:r w:rsidRPr="00C71F40">
        <w:rPr>
          <w:noProof/>
        </w:rPr>
        <w:t xml:space="preserve"> 18 (1): 1–14. https://doi.org/10.19184/wrtp.v18i1.41618.</w:t>
      </w:r>
    </w:p>
    <w:p w14:paraId="144903C0" w14:textId="5F83E13A" w:rsidR="00C71F40" w:rsidRPr="00C71F40" w:rsidRDefault="00C71F40" w:rsidP="00C71F40">
      <w:pPr>
        <w:widowControl w:val="0"/>
        <w:autoSpaceDE w:val="0"/>
        <w:autoSpaceDN w:val="0"/>
        <w:adjustRightInd w:val="0"/>
        <w:spacing w:after="120" w:line="240" w:lineRule="auto"/>
        <w:ind w:leftChars="0" w:left="0" w:firstLineChars="0" w:firstLine="0"/>
        <w:jc w:val="both"/>
        <w:rPr>
          <w:noProof/>
        </w:rPr>
      </w:pPr>
      <w:r w:rsidRPr="00C71F40">
        <w:rPr>
          <w:noProof/>
        </w:rPr>
        <w:t xml:space="preserve">Syahnaz, Assya, Febri Widiandari, and Nailurrohmah Khoiri. 2023. “Model Pembelajaran Cooperative Learning Dalam Meningkatkan Motivasi Belajar Siswa Pada Mata Pelajaran Pai.” </w:t>
      </w:r>
      <w:r w:rsidRPr="00C71F40">
        <w:rPr>
          <w:i/>
          <w:iCs/>
          <w:noProof/>
        </w:rPr>
        <w:t>Pendas : Jurnal Ilmiah Pendidikan Dasar</w:t>
      </w:r>
      <w:r w:rsidRPr="00C71F40">
        <w:rPr>
          <w:noProof/>
        </w:rPr>
        <w:t xml:space="preserve"> 8 (1): 5295–5311. https://doi.org/10.23969/jp.v8i1.8656.</w:t>
      </w:r>
    </w:p>
    <w:p w14:paraId="5021A548"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Syamsiyah, Yuni Noer. 2022. “Penerapan Model Kooperatif Tipe Inquiri Pada Pembelajaran Ikatan Kimia Untuk Meningkatkan Aktivitas Dan Hasil Belajar.” </w:t>
      </w:r>
      <w:r w:rsidRPr="00C71F40">
        <w:rPr>
          <w:i/>
          <w:iCs/>
          <w:noProof/>
        </w:rPr>
        <w:t>SCIENCE : Jurnal Inovasi Pendidikan Matematika Dan IPA</w:t>
      </w:r>
      <w:r w:rsidRPr="00C71F40">
        <w:rPr>
          <w:noProof/>
        </w:rPr>
        <w:t xml:space="preserve"> 2 (2): 144–51. https://doi.org/10.51878/science.v2i2.1233.</w:t>
      </w:r>
    </w:p>
    <w:p w14:paraId="35CE8E67"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Ulfa, Maria, and Saifuddin. 2018. “Terampil Memilih Dan Menggunakan Metode Pembelajaran.” </w:t>
      </w:r>
      <w:r w:rsidRPr="00C71F40">
        <w:rPr>
          <w:i/>
          <w:iCs/>
          <w:noProof/>
        </w:rPr>
        <w:t>Suhuf</w:t>
      </w:r>
      <w:r w:rsidRPr="00C71F40">
        <w:rPr>
          <w:noProof/>
        </w:rPr>
        <w:t xml:space="preserve"> 30 (1): 35–56. https://r.search.yahoo.com/_ylt=Awr1QbhxdwpkzDIAWfDLQwx.;_ylu=Y29sbwNzZzMEcG</w:t>
      </w:r>
      <w:r w:rsidRPr="00C71F40">
        <w:rPr>
          <w:noProof/>
        </w:rPr>
        <w:lastRenderedPageBreak/>
        <w:t>9zAzEEdnRpZAMEc2VjA3Ny/RV=2/RE=1678436337/RO=10/RU=https%3A%2F%2Fjournals.ums.ac.id%2Findex.php%2Fsuhuf%2Farticle%2Fdownload%2F6721%2F4066/RK=2/RS=HZL9IIqfERa8J__i5dlmiKx0ieg-.</w:t>
      </w:r>
    </w:p>
    <w:p w14:paraId="5039D7B0"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Wahyuni, Fitry. 2020. “Penerapan Problem-Based Learning: Studi Pada Kemampuan Berpikir Reflektif Siswa.” </w:t>
      </w:r>
      <w:r w:rsidRPr="00C71F40">
        <w:rPr>
          <w:i/>
          <w:iCs/>
          <w:noProof/>
        </w:rPr>
        <w:t>Journal of Didactic Mathematics</w:t>
      </w:r>
      <w:r w:rsidRPr="00C71F40">
        <w:rPr>
          <w:noProof/>
        </w:rPr>
        <w:t xml:space="preserve"> 1 (2): 104–10. https://doi.org/10.34007/jdm.v1i2.319.</w:t>
      </w:r>
    </w:p>
    <w:p w14:paraId="561465B6" w14:textId="77777777" w:rsidR="00C71F40" w:rsidRPr="00C71F40" w:rsidRDefault="00C71F40" w:rsidP="00C71F40">
      <w:pPr>
        <w:widowControl w:val="0"/>
        <w:autoSpaceDE w:val="0"/>
        <w:autoSpaceDN w:val="0"/>
        <w:adjustRightInd w:val="0"/>
        <w:spacing w:after="120" w:line="240" w:lineRule="auto"/>
        <w:ind w:left="0" w:hanging="2"/>
        <w:jc w:val="both"/>
        <w:rPr>
          <w:noProof/>
        </w:rPr>
      </w:pPr>
      <w:r w:rsidRPr="00C71F40">
        <w:rPr>
          <w:noProof/>
        </w:rPr>
        <w:t xml:space="preserve">Wulandari, Ratna Wahyu, and Eka Vasia Anggis. 2022. “Pembelajaran Kooperatif Dengan Kegiatan Tebak Kata Untuk Meningkatkan Keaktifan Peserta Didik Di Kelas.” </w:t>
      </w:r>
      <w:r w:rsidRPr="00C71F40">
        <w:rPr>
          <w:i/>
          <w:iCs/>
          <w:noProof/>
        </w:rPr>
        <w:t>SITTAH: Journal of Primary Education</w:t>
      </w:r>
      <w:r w:rsidRPr="00C71F40">
        <w:rPr>
          <w:noProof/>
        </w:rPr>
        <w:t xml:space="preserve"> 1 (2): 95–108. https://doi.org/10.30762/sittah.v1i2.2484.</w:t>
      </w:r>
    </w:p>
    <w:p w14:paraId="0B5E47D8" w14:textId="04322951" w:rsidR="00D5471D" w:rsidRDefault="00C71F40" w:rsidP="00C71F40">
      <w:pPr>
        <w:autoSpaceDE w:val="0"/>
        <w:autoSpaceDN w:val="0"/>
        <w:spacing w:after="120" w:line="276" w:lineRule="auto"/>
        <w:ind w:leftChars="-178" w:left="142" w:hangingChars="237" w:hanging="569"/>
        <w:jc w:val="both"/>
        <w:divId w:val="1444812667"/>
      </w:pPr>
      <w:r>
        <w:fldChar w:fldCharType="end"/>
      </w:r>
    </w:p>
    <w:p w14:paraId="6BBA8D55" w14:textId="77777777" w:rsidR="00E25BD4" w:rsidRDefault="00E25BD4">
      <w:pPr>
        <w:widowControl w:val="0"/>
        <w:spacing w:after="60"/>
        <w:ind w:left="0" w:hanging="2"/>
        <w:jc w:val="both"/>
      </w:pPr>
    </w:p>
    <w:sectPr w:rsidR="00E25BD4">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A2A9EA" w14:textId="77777777" w:rsidR="00845F41" w:rsidRDefault="00845F41">
      <w:pPr>
        <w:spacing w:line="240" w:lineRule="auto"/>
        <w:ind w:left="0" w:hanging="2"/>
      </w:pPr>
      <w:r>
        <w:separator/>
      </w:r>
    </w:p>
  </w:endnote>
  <w:endnote w:type="continuationSeparator" w:id="0">
    <w:p w14:paraId="4CFCE265" w14:textId="77777777" w:rsidR="00845F41" w:rsidRDefault="00845F4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7BCA02F5-538C-4FA4-86A3-E3881CEC4EA1}"/>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6BF9737D-1988-4D8F-AF4C-DC55A9068172}"/>
  </w:font>
  <w:font w:name="HAMECN+TimesNewRoman">
    <w:charset w:val="00"/>
    <w:family w:val="roman"/>
    <w:pitch w:val="default"/>
  </w:font>
  <w:font w:name="HAMEHF+TimesNewRoman">
    <w:charset w:val="00"/>
    <w:family w:val="roman"/>
    <w:pitch w:val="default"/>
  </w:font>
  <w:font w:name="Calibri">
    <w:panose1 w:val="020F0502020204030204"/>
    <w:charset w:val="00"/>
    <w:family w:val="swiss"/>
    <w:pitch w:val="variable"/>
    <w:sig w:usb0="E4002EFF" w:usb1="C200247B" w:usb2="00000009" w:usb3="00000000" w:csb0="000001FF" w:csb1="00000000"/>
    <w:embedRegular r:id="rId3" w:fontKey="{902DB6A8-7556-4F13-B6B0-B80D0683A813}"/>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AA1ABD21-71D7-44E4-B6F2-F59A37D92F48}"/>
    <w:embedItalic r:id="rId5" w:fontKey="{63C38735-E760-4AD6-B9E9-B9BDB7F6BDD8}"/>
  </w:font>
  <w:font w:name="Matura MT Script Capitals">
    <w:panose1 w:val="03020802060602070202"/>
    <w:charset w:val="00"/>
    <w:family w:val="script"/>
    <w:pitch w:val="variable"/>
    <w:sig w:usb0="00000003" w:usb1="00000000" w:usb2="00000000" w:usb3="00000000" w:csb0="00000001" w:csb1="00000000"/>
    <w:embedRegular r:id="rId6" w:fontKey="{8750BAFB-02CD-40E5-A0C9-D9CCE6B330C1}"/>
  </w:font>
  <w:font w:name="EB Garamond">
    <w:charset w:val="00"/>
    <w:family w:val="auto"/>
    <w:pitch w:val="variable"/>
    <w:sig w:usb0="E00002FF" w:usb1="02000413" w:usb2="00000000" w:usb3="00000000" w:csb0="0000019F" w:csb1="00000000"/>
    <w:embedRegular r:id="rId7" w:fontKey="{F94E78AD-BA85-44C9-B699-C037041C8894}"/>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FB68DE90-86C2-472F-BB03-5D0DC170778F}"/>
    <w:embedBold r:id="rId9" w:fontKey="{A6A0EA34-C26C-47F5-B679-D7A94A3FB2B1}"/>
  </w:font>
  <w:font w:name="Cambria">
    <w:panose1 w:val="02040503050406030204"/>
    <w:charset w:val="00"/>
    <w:family w:val="roman"/>
    <w:pitch w:val="variable"/>
    <w:sig w:usb0="E00006FF" w:usb1="420024FF" w:usb2="02000000" w:usb3="00000000" w:csb0="0000019F" w:csb1="00000000"/>
    <w:embedRegular r:id="rId10" w:fontKey="{053BF8BD-A93C-49EE-AB21-F579DBA0D252}"/>
    <w:embedBold r:id="rId11" w:fontKey="{A63FEB17-B9F9-4D9E-98F5-CC36293FDFB9}"/>
    <w:embedItalic r:id="rId12" w:fontKey="{54CF22C9-099B-401C-967D-5E72C4D1F71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43CEAA" w14:textId="77777777" w:rsidR="00E25BD4" w:rsidRDefault="00A6504E">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755C2EEA" w14:textId="77777777" w:rsidR="00E25BD4" w:rsidRDefault="00E25BD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958951" w14:textId="5D749264" w:rsidR="00E25BD4" w:rsidRDefault="00A6504E">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r>
      <w:rPr>
        <w:color w:val="000000"/>
      </w:rPr>
      <w:t xml:space="preserve"> </w:t>
    </w:r>
  </w:p>
  <w:p w14:paraId="00C1B1EF" w14:textId="77777777" w:rsidR="00E25BD4" w:rsidRDefault="00E25BD4">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8622FE" w14:textId="77777777" w:rsidR="00E25BD4" w:rsidRDefault="00A6504E">
    <w:pPr>
      <w:ind w:left="0" w:hanging="2"/>
      <w:rPr>
        <w:sz w:val="20"/>
        <w:szCs w:val="20"/>
      </w:rPr>
    </w:pPr>
    <w:r>
      <w:rPr>
        <w:sz w:val="20"/>
        <w:szCs w:val="20"/>
      </w:rPr>
      <w:t>__________________________________________________</w:t>
    </w:r>
  </w:p>
  <w:p w14:paraId="56F92B16" w14:textId="77777777" w:rsidR="00E25BD4" w:rsidRDefault="00A6504E">
    <w:pPr>
      <w:ind w:left="0" w:hanging="2"/>
      <w:rPr>
        <w:sz w:val="20"/>
        <w:szCs w:val="20"/>
      </w:rPr>
    </w:pPr>
    <w:r>
      <w:rPr>
        <w:sz w:val="20"/>
        <w:szCs w:val="20"/>
      </w:rPr>
      <w:t>© 2020 Al-Musannif | This work is licensed under </w:t>
    </w:r>
    <w:hyperlink r:id="rId1">
      <w:r>
        <w:rPr>
          <w:sz w:val="20"/>
          <w:szCs w:val="20"/>
        </w:rPr>
        <w:t>CC BY 4.0</w:t>
      </w:r>
    </w:hyperlink>
  </w:p>
  <w:p w14:paraId="2FF6C967" w14:textId="77777777" w:rsidR="00E25BD4" w:rsidRDefault="00E25BD4">
    <w:pPr>
      <w:rPr>
        <w:sz w:val="14"/>
        <w:szCs w:val="14"/>
      </w:rPr>
    </w:pPr>
  </w:p>
  <w:p w14:paraId="2999492A" w14:textId="77777777" w:rsidR="00E25BD4" w:rsidRDefault="00A6504E">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Pr>
        <w:noProof/>
      </w:rPr>
      <w:t>1</w:t>
    </w:r>
    <w:r>
      <w:fldChar w:fldCharType="end"/>
    </w:r>
  </w:p>
  <w:p w14:paraId="78989470" w14:textId="77777777" w:rsidR="00E25BD4" w:rsidRDefault="00E25BD4">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F5A13E" w14:textId="77777777" w:rsidR="00845F41" w:rsidRDefault="00845F41">
      <w:pPr>
        <w:spacing w:line="240" w:lineRule="auto"/>
        <w:ind w:left="0" w:hanging="2"/>
      </w:pPr>
      <w:r>
        <w:separator/>
      </w:r>
    </w:p>
  </w:footnote>
  <w:footnote w:type="continuationSeparator" w:id="0">
    <w:p w14:paraId="6AC111CC" w14:textId="77777777" w:rsidR="00845F41" w:rsidRDefault="00845F41">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E37D85" w14:textId="2E35DCC0" w:rsidR="00E25BD4" w:rsidRDefault="00745B66">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Penerapan Metode Cooperative Learning …</w:t>
    </w:r>
    <w:r w:rsidR="00A6504E">
      <w:rPr>
        <w:rFonts w:ascii="Lucida Bright" w:eastAsia="Lucida Bright" w:hAnsi="Lucida Bright" w:cs="Lucida Bright"/>
        <w:color w:val="000000"/>
      </w:rPr>
      <w:t>|</w:t>
    </w:r>
    <w:r w:rsidR="00A6504E">
      <w:rPr>
        <w:rFonts w:ascii="Lucida Bright" w:eastAsia="Lucida Bright" w:hAnsi="Lucida Bright" w:cs="Lucida Bright"/>
        <w:color w:val="000000"/>
        <w:sz w:val="22"/>
        <w:szCs w:val="22"/>
      </w:rPr>
      <w:t xml:space="preserve"> </w:t>
    </w:r>
    <w:r w:rsidR="00C54C6D">
      <w:rPr>
        <w:rFonts w:ascii="Lucida Bright" w:eastAsia="Lucida Bright" w:hAnsi="Lucida Bright" w:cs="Lucida Bright"/>
        <w:color w:val="000000"/>
        <w:sz w:val="20"/>
        <w:szCs w:val="20"/>
      </w:rPr>
      <w:t>W. E. Sandy, Sudirman, M. Parhan</w:t>
    </w:r>
  </w:p>
  <w:p w14:paraId="09532E03" w14:textId="77777777" w:rsidR="00E25BD4" w:rsidRDefault="00E25BD4">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B4DDF" w14:textId="605DC44B" w:rsidR="00E25BD4" w:rsidRDefault="00C54C6D">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Penerapan Metode Cooperative Learning</w:t>
    </w:r>
    <w:r w:rsidR="00A6504E">
      <w:rPr>
        <w:rFonts w:ascii="Lucida Bright" w:eastAsia="Lucida Bright" w:hAnsi="Lucida Bright" w:cs="Lucida Bright"/>
        <w:color w:val="000000"/>
        <w:sz w:val="20"/>
        <w:szCs w:val="20"/>
      </w:rPr>
      <w:t xml:space="preserve"> …</w:t>
    </w:r>
    <w:r w:rsidR="00A6504E">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W. E. Sandy, Sudirman, M. Parhan</w:t>
    </w:r>
  </w:p>
  <w:p w14:paraId="5CA748DD" w14:textId="77777777" w:rsidR="00E25BD4" w:rsidRDefault="00E25BD4">
    <w:pPr>
      <w:pBdr>
        <w:top w:val="nil"/>
        <w:left w:val="nil"/>
        <w:bottom w:val="nil"/>
        <w:right w:val="nil"/>
        <w:between w:val="nil"/>
      </w:pBdr>
      <w:tabs>
        <w:tab w:val="center" w:pos="4680"/>
        <w:tab w:val="right" w:pos="9360"/>
      </w:tabs>
      <w:spacing w:line="240" w:lineRule="auto"/>
      <w:ind w:left="0" w:hanging="2"/>
      <w:rPr>
        <w:color w:val="000000"/>
      </w:rPr>
    </w:pPr>
  </w:p>
  <w:p w14:paraId="18A332DC" w14:textId="77777777" w:rsidR="00E25BD4" w:rsidRDefault="00E25BD4">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281C1A" w14:textId="77777777" w:rsidR="00E25BD4" w:rsidRDefault="00A6504E">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38CAE63A" w14:textId="77777777" w:rsidR="00E25BD4" w:rsidRDefault="00A6504E">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5AEF19F5" w14:textId="77777777" w:rsidR="00E25BD4" w:rsidRDefault="00E25BD4">
    <w:pPr>
      <w:ind w:left="0" w:hanging="2"/>
      <w:jc w:val="center"/>
    </w:pPr>
  </w:p>
  <w:p w14:paraId="21C3B282" w14:textId="77777777" w:rsidR="00E25BD4" w:rsidRDefault="00E25BD4">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5BD4"/>
    <w:rsid w:val="00023B0A"/>
    <w:rsid w:val="00025513"/>
    <w:rsid w:val="00053371"/>
    <w:rsid w:val="0005539B"/>
    <w:rsid w:val="000B47E6"/>
    <w:rsid w:val="001069BE"/>
    <w:rsid w:val="0012368C"/>
    <w:rsid w:val="001D10FE"/>
    <w:rsid w:val="00226C7D"/>
    <w:rsid w:val="0025483B"/>
    <w:rsid w:val="003B3FDB"/>
    <w:rsid w:val="003B5A83"/>
    <w:rsid w:val="003C40A9"/>
    <w:rsid w:val="00403466"/>
    <w:rsid w:val="004138A0"/>
    <w:rsid w:val="004F6391"/>
    <w:rsid w:val="00507E4E"/>
    <w:rsid w:val="00537EF7"/>
    <w:rsid w:val="0063483C"/>
    <w:rsid w:val="00645FF3"/>
    <w:rsid w:val="006577AD"/>
    <w:rsid w:val="00680EB1"/>
    <w:rsid w:val="0068171E"/>
    <w:rsid w:val="00684E27"/>
    <w:rsid w:val="006C0B39"/>
    <w:rsid w:val="006D7537"/>
    <w:rsid w:val="00706061"/>
    <w:rsid w:val="00745B66"/>
    <w:rsid w:val="00752EFC"/>
    <w:rsid w:val="00756211"/>
    <w:rsid w:val="007A793C"/>
    <w:rsid w:val="00845F41"/>
    <w:rsid w:val="00850471"/>
    <w:rsid w:val="00852094"/>
    <w:rsid w:val="00980B56"/>
    <w:rsid w:val="009D3627"/>
    <w:rsid w:val="00A337C1"/>
    <w:rsid w:val="00A433AF"/>
    <w:rsid w:val="00A54290"/>
    <w:rsid w:val="00A6504E"/>
    <w:rsid w:val="00AC6E49"/>
    <w:rsid w:val="00AD68AF"/>
    <w:rsid w:val="00AF2FD1"/>
    <w:rsid w:val="00AF5579"/>
    <w:rsid w:val="00B21BF6"/>
    <w:rsid w:val="00BD1FE8"/>
    <w:rsid w:val="00C13DD4"/>
    <w:rsid w:val="00C54C6D"/>
    <w:rsid w:val="00C71F40"/>
    <w:rsid w:val="00C96239"/>
    <w:rsid w:val="00CA3A57"/>
    <w:rsid w:val="00CA7E8A"/>
    <w:rsid w:val="00D5471D"/>
    <w:rsid w:val="00E25BD4"/>
    <w:rsid w:val="00E54479"/>
    <w:rsid w:val="00E97F7F"/>
    <w:rsid w:val="00F15B7F"/>
    <w:rsid w:val="00F82F5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BA845D"/>
  <w15:docId w15:val="{9172E36B-7720-48EE-91F5-55C305780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character" w:styleId="PlaceholderText">
    <w:name w:val="Placeholder Text"/>
    <w:basedOn w:val="DefaultParagraphFont"/>
    <w:uiPriority w:val="99"/>
    <w:semiHidden/>
    <w:rsid w:val="00AC6E49"/>
    <w:rPr>
      <w:color w:val="666666"/>
    </w:rPr>
  </w:style>
  <w:style w:type="character" w:styleId="CommentReference">
    <w:name w:val="annotation reference"/>
    <w:basedOn w:val="DefaultParagraphFont"/>
    <w:uiPriority w:val="99"/>
    <w:semiHidden/>
    <w:unhideWhenUsed/>
    <w:rsid w:val="00F15B7F"/>
    <w:rPr>
      <w:sz w:val="16"/>
      <w:szCs w:val="16"/>
    </w:rPr>
  </w:style>
  <w:style w:type="paragraph" w:styleId="CommentText">
    <w:name w:val="annotation text"/>
    <w:basedOn w:val="Normal"/>
    <w:link w:val="CommentTextChar"/>
    <w:uiPriority w:val="99"/>
    <w:semiHidden/>
    <w:unhideWhenUsed/>
    <w:rsid w:val="00F15B7F"/>
    <w:pPr>
      <w:spacing w:after="160" w:line="240" w:lineRule="auto"/>
      <w:ind w:leftChars="0" w:left="0" w:firstLineChars="0" w:firstLine="0"/>
      <w:textDirection w:val="lrTb"/>
      <w:textAlignment w:val="auto"/>
      <w:outlineLvl w:val="9"/>
    </w:pPr>
    <w:rPr>
      <w:rFonts w:ascii="Calibri" w:eastAsia="Calibri" w:hAnsi="Calibri" w:cs="Calibri"/>
      <w:position w:val="0"/>
      <w:sz w:val="20"/>
      <w:szCs w:val="20"/>
      <w:lang w:eastAsia="en-ID"/>
    </w:rPr>
  </w:style>
  <w:style w:type="character" w:customStyle="1" w:styleId="CommentTextChar">
    <w:name w:val="Comment Text Char"/>
    <w:basedOn w:val="DefaultParagraphFont"/>
    <w:link w:val="CommentText"/>
    <w:uiPriority w:val="99"/>
    <w:semiHidden/>
    <w:rsid w:val="00F15B7F"/>
    <w:rPr>
      <w:rFonts w:ascii="Calibri" w:eastAsia="Calibri" w:hAnsi="Calibri" w:cs="Calibri"/>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6426037">
      <w:bodyDiv w:val="1"/>
      <w:marLeft w:val="0"/>
      <w:marRight w:val="0"/>
      <w:marTop w:val="0"/>
      <w:marBottom w:val="0"/>
      <w:divBdr>
        <w:top w:val="none" w:sz="0" w:space="0" w:color="auto"/>
        <w:left w:val="none" w:sz="0" w:space="0" w:color="auto"/>
        <w:bottom w:val="none" w:sz="0" w:space="0" w:color="auto"/>
        <w:right w:val="none" w:sz="0" w:space="0" w:color="auto"/>
      </w:divBdr>
      <w:divsChild>
        <w:div w:id="357629">
          <w:marLeft w:val="480"/>
          <w:marRight w:val="0"/>
          <w:marTop w:val="0"/>
          <w:marBottom w:val="0"/>
          <w:divBdr>
            <w:top w:val="none" w:sz="0" w:space="0" w:color="auto"/>
            <w:left w:val="none" w:sz="0" w:space="0" w:color="auto"/>
            <w:bottom w:val="none" w:sz="0" w:space="0" w:color="auto"/>
            <w:right w:val="none" w:sz="0" w:space="0" w:color="auto"/>
          </w:divBdr>
        </w:div>
        <w:div w:id="97068278">
          <w:marLeft w:val="480"/>
          <w:marRight w:val="0"/>
          <w:marTop w:val="0"/>
          <w:marBottom w:val="0"/>
          <w:divBdr>
            <w:top w:val="none" w:sz="0" w:space="0" w:color="auto"/>
            <w:left w:val="none" w:sz="0" w:space="0" w:color="auto"/>
            <w:bottom w:val="none" w:sz="0" w:space="0" w:color="auto"/>
            <w:right w:val="none" w:sz="0" w:space="0" w:color="auto"/>
          </w:divBdr>
        </w:div>
        <w:div w:id="162596586">
          <w:marLeft w:val="480"/>
          <w:marRight w:val="0"/>
          <w:marTop w:val="0"/>
          <w:marBottom w:val="0"/>
          <w:divBdr>
            <w:top w:val="none" w:sz="0" w:space="0" w:color="auto"/>
            <w:left w:val="none" w:sz="0" w:space="0" w:color="auto"/>
            <w:bottom w:val="none" w:sz="0" w:space="0" w:color="auto"/>
            <w:right w:val="none" w:sz="0" w:space="0" w:color="auto"/>
          </w:divBdr>
        </w:div>
        <w:div w:id="373845637">
          <w:marLeft w:val="480"/>
          <w:marRight w:val="0"/>
          <w:marTop w:val="0"/>
          <w:marBottom w:val="0"/>
          <w:divBdr>
            <w:top w:val="none" w:sz="0" w:space="0" w:color="auto"/>
            <w:left w:val="none" w:sz="0" w:space="0" w:color="auto"/>
            <w:bottom w:val="none" w:sz="0" w:space="0" w:color="auto"/>
            <w:right w:val="none" w:sz="0" w:space="0" w:color="auto"/>
          </w:divBdr>
        </w:div>
        <w:div w:id="446120712">
          <w:marLeft w:val="480"/>
          <w:marRight w:val="0"/>
          <w:marTop w:val="0"/>
          <w:marBottom w:val="0"/>
          <w:divBdr>
            <w:top w:val="none" w:sz="0" w:space="0" w:color="auto"/>
            <w:left w:val="none" w:sz="0" w:space="0" w:color="auto"/>
            <w:bottom w:val="none" w:sz="0" w:space="0" w:color="auto"/>
            <w:right w:val="none" w:sz="0" w:space="0" w:color="auto"/>
          </w:divBdr>
        </w:div>
        <w:div w:id="510268016">
          <w:marLeft w:val="480"/>
          <w:marRight w:val="0"/>
          <w:marTop w:val="0"/>
          <w:marBottom w:val="0"/>
          <w:divBdr>
            <w:top w:val="none" w:sz="0" w:space="0" w:color="auto"/>
            <w:left w:val="none" w:sz="0" w:space="0" w:color="auto"/>
            <w:bottom w:val="none" w:sz="0" w:space="0" w:color="auto"/>
            <w:right w:val="none" w:sz="0" w:space="0" w:color="auto"/>
          </w:divBdr>
        </w:div>
        <w:div w:id="927351686">
          <w:marLeft w:val="480"/>
          <w:marRight w:val="0"/>
          <w:marTop w:val="0"/>
          <w:marBottom w:val="0"/>
          <w:divBdr>
            <w:top w:val="none" w:sz="0" w:space="0" w:color="auto"/>
            <w:left w:val="none" w:sz="0" w:space="0" w:color="auto"/>
            <w:bottom w:val="none" w:sz="0" w:space="0" w:color="auto"/>
            <w:right w:val="none" w:sz="0" w:space="0" w:color="auto"/>
          </w:divBdr>
        </w:div>
        <w:div w:id="1125081145">
          <w:marLeft w:val="480"/>
          <w:marRight w:val="0"/>
          <w:marTop w:val="0"/>
          <w:marBottom w:val="0"/>
          <w:divBdr>
            <w:top w:val="none" w:sz="0" w:space="0" w:color="auto"/>
            <w:left w:val="none" w:sz="0" w:space="0" w:color="auto"/>
            <w:bottom w:val="none" w:sz="0" w:space="0" w:color="auto"/>
            <w:right w:val="none" w:sz="0" w:space="0" w:color="auto"/>
          </w:divBdr>
        </w:div>
        <w:div w:id="1196191975">
          <w:marLeft w:val="480"/>
          <w:marRight w:val="0"/>
          <w:marTop w:val="0"/>
          <w:marBottom w:val="0"/>
          <w:divBdr>
            <w:top w:val="none" w:sz="0" w:space="0" w:color="auto"/>
            <w:left w:val="none" w:sz="0" w:space="0" w:color="auto"/>
            <w:bottom w:val="none" w:sz="0" w:space="0" w:color="auto"/>
            <w:right w:val="none" w:sz="0" w:space="0" w:color="auto"/>
          </w:divBdr>
        </w:div>
        <w:div w:id="1250188467">
          <w:marLeft w:val="480"/>
          <w:marRight w:val="0"/>
          <w:marTop w:val="0"/>
          <w:marBottom w:val="0"/>
          <w:divBdr>
            <w:top w:val="none" w:sz="0" w:space="0" w:color="auto"/>
            <w:left w:val="none" w:sz="0" w:space="0" w:color="auto"/>
            <w:bottom w:val="none" w:sz="0" w:space="0" w:color="auto"/>
            <w:right w:val="none" w:sz="0" w:space="0" w:color="auto"/>
          </w:divBdr>
        </w:div>
        <w:div w:id="1264532304">
          <w:marLeft w:val="480"/>
          <w:marRight w:val="0"/>
          <w:marTop w:val="0"/>
          <w:marBottom w:val="0"/>
          <w:divBdr>
            <w:top w:val="none" w:sz="0" w:space="0" w:color="auto"/>
            <w:left w:val="none" w:sz="0" w:space="0" w:color="auto"/>
            <w:bottom w:val="none" w:sz="0" w:space="0" w:color="auto"/>
            <w:right w:val="none" w:sz="0" w:space="0" w:color="auto"/>
          </w:divBdr>
        </w:div>
        <w:div w:id="1444812667">
          <w:marLeft w:val="480"/>
          <w:marRight w:val="0"/>
          <w:marTop w:val="0"/>
          <w:marBottom w:val="0"/>
          <w:divBdr>
            <w:top w:val="none" w:sz="0" w:space="0" w:color="auto"/>
            <w:left w:val="none" w:sz="0" w:space="0" w:color="auto"/>
            <w:bottom w:val="none" w:sz="0" w:space="0" w:color="auto"/>
            <w:right w:val="none" w:sz="0" w:space="0" w:color="auto"/>
          </w:divBdr>
        </w:div>
        <w:div w:id="1510950457">
          <w:marLeft w:val="480"/>
          <w:marRight w:val="0"/>
          <w:marTop w:val="0"/>
          <w:marBottom w:val="0"/>
          <w:divBdr>
            <w:top w:val="none" w:sz="0" w:space="0" w:color="auto"/>
            <w:left w:val="none" w:sz="0" w:space="0" w:color="auto"/>
            <w:bottom w:val="none" w:sz="0" w:space="0" w:color="auto"/>
            <w:right w:val="none" w:sz="0" w:space="0" w:color="auto"/>
          </w:divBdr>
        </w:div>
        <w:div w:id="1840273933">
          <w:marLeft w:val="480"/>
          <w:marRight w:val="0"/>
          <w:marTop w:val="0"/>
          <w:marBottom w:val="0"/>
          <w:divBdr>
            <w:top w:val="none" w:sz="0" w:space="0" w:color="auto"/>
            <w:left w:val="none" w:sz="0" w:space="0" w:color="auto"/>
            <w:bottom w:val="none" w:sz="0" w:space="0" w:color="auto"/>
            <w:right w:val="none" w:sz="0" w:space="0" w:color="auto"/>
          </w:divBdr>
        </w:div>
        <w:div w:id="2034265619">
          <w:marLeft w:val="480"/>
          <w:marRight w:val="0"/>
          <w:marTop w:val="0"/>
          <w:marBottom w:val="0"/>
          <w:divBdr>
            <w:top w:val="none" w:sz="0" w:space="0" w:color="auto"/>
            <w:left w:val="none" w:sz="0" w:space="0" w:color="auto"/>
            <w:bottom w:val="none" w:sz="0" w:space="0" w:color="auto"/>
            <w:right w:val="none" w:sz="0" w:space="0" w:color="auto"/>
          </w:divBdr>
        </w:div>
        <w:div w:id="2098868281">
          <w:marLeft w:val="480"/>
          <w:marRight w:val="0"/>
          <w:marTop w:val="0"/>
          <w:marBottom w:val="0"/>
          <w:divBdr>
            <w:top w:val="none" w:sz="0" w:space="0" w:color="auto"/>
            <w:left w:val="none" w:sz="0" w:space="0" w:color="auto"/>
            <w:bottom w:val="none" w:sz="0" w:space="0" w:color="auto"/>
            <w:right w:val="none" w:sz="0" w:space="0" w:color="auto"/>
          </w:divBdr>
        </w:div>
        <w:div w:id="2123450111">
          <w:marLeft w:val="480"/>
          <w:marRight w:val="0"/>
          <w:marTop w:val="0"/>
          <w:marBottom w:val="0"/>
          <w:divBdr>
            <w:top w:val="none" w:sz="0" w:space="0" w:color="auto"/>
            <w:left w:val="none" w:sz="0" w:space="0" w:color="auto"/>
            <w:bottom w:val="none" w:sz="0" w:space="0" w:color="auto"/>
            <w:right w:val="none" w:sz="0" w:space="0" w:color="auto"/>
          </w:divBdr>
        </w:div>
      </w:divsChild>
    </w:div>
    <w:div w:id="529802766">
      <w:bodyDiv w:val="1"/>
      <w:marLeft w:val="0"/>
      <w:marRight w:val="0"/>
      <w:marTop w:val="0"/>
      <w:marBottom w:val="0"/>
      <w:divBdr>
        <w:top w:val="none" w:sz="0" w:space="0" w:color="auto"/>
        <w:left w:val="none" w:sz="0" w:space="0" w:color="auto"/>
        <w:bottom w:val="none" w:sz="0" w:space="0" w:color="auto"/>
        <w:right w:val="none" w:sz="0" w:space="0" w:color="auto"/>
      </w:divBdr>
    </w:div>
    <w:div w:id="1021199212">
      <w:bodyDiv w:val="1"/>
      <w:marLeft w:val="0"/>
      <w:marRight w:val="0"/>
      <w:marTop w:val="0"/>
      <w:marBottom w:val="0"/>
      <w:divBdr>
        <w:top w:val="none" w:sz="0" w:space="0" w:color="auto"/>
        <w:left w:val="none" w:sz="0" w:space="0" w:color="auto"/>
        <w:bottom w:val="none" w:sz="0" w:space="0" w:color="auto"/>
        <w:right w:val="none" w:sz="0" w:space="0" w:color="auto"/>
      </w:divBdr>
    </w:div>
    <w:div w:id="1042637470">
      <w:bodyDiv w:val="1"/>
      <w:marLeft w:val="0"/>
      <w:marRight w:val="0"/>
      <w:marTop w:val="0"/>
      <w:marBottom w:val="0"/>
      <w:divBdr>
        <w:top w:val="none" w:sz="0" w:space="0" w:color="auto"/>
        <w:left w:val="none" w:sz="0" w:space="0" w:color="auto"/>
        <w:bottom w:val="none" w:sz="0" w:space="0" w:color="auto"/>
        <w:right w:val="none" w:sz="0" w:space="0" w:color="auto"/>
      </w:divBdr>
    </w:div>
    <w:div w:id="1235582967">
      <w:bodyDiv w:val="1"/>
      <w:marLeft w:val="0"/>
      <w:marRight w:val="0"/>
      <w:marTop w:val="0"/>
      <w:marBottom w:val="0"/>
      <w:divBdr>
        <w:top w:val="none" w:sz="0" w:space="0" w:color="auto"/>
        <w:left w:val="none" w:sz="0" w:space="0" w:color="auto"/>
        <w:bottom w:val="none" w:sz="0" w:space="0" w:color="auto"/>
        <w:right w:val="none" w:sz="0" w:space="0" w:color="auto"/>
      </w:divBdr>
    </w:div>
    <w:div w:id="1395008210">
      <w:bodyDiv w:val="1"/>
      <w:marLeft w:val="0"/>
      <w:marRight w:val="0"/>
      <w:marTop w:val="0"/>
      <w:marBottom w:val="0"/>
      <w:divBdr>
        <w:top w:val="none" w:sz="0" w:space="0" w:color="auto"/>
        <w:left w:val="none" w:sz="0" w:space="0" w:color="auto"/>
        <w:bottom w:val="none" w:sz="0" w:space="0" w:color="auto"/>
        <w:right w:val="none" w:sz="0" w:space="0" w:color="auto"/>
      </w:divBdr>
    </w:div>
    <w:div w:id="1653866755">
      <w:bodyDiv w:val="1"/>
      <w:marLeft w:val="0"/>
      <w:marRight w:val="0"/>
      <w:marTop w:val="0"/>
      <w:marBottom w:val="0"/>
      <w:divBdr>
        <w:top w:val="none" w:sz="0" w:space="0" w:color="auto"/>
        <w:left w:val="none" w:sz="0" w:space="0" w:color="auto"/>
        <w:bottom w:val="none" w:sz="0" w:space="0" w:color="auto"/>
        <w:right w:val="none" w:sz="0" w:space="0" w:color="auto"/>
      </w:divBdr>
    </w:div>
    <w:div w:id="1987775486">
      <w:bodyDiv w:val="1"/>
      <w:marLeft w:val="0"/>
      <w:marRight w:val="0"/>
      <w:marTop w:val="0"/>
      <w:marBottom w:val="0"/>
      <w:divBdr>
        <w:top w:val="none" w:sz="0" w:space="0" w:color="auto"/>
        <w:left w:val="none" w:sz="0" w:space="0" w:color="auto"/>
        <w:bottom w:val="none" w:sz="0" w:space="0" w:color="auto"/>
        <w:right w:val="none" w:sz="0" w:space="0" w:color="auto"/>
      </w:divBdr>
    </w:div>
    <w:div w:id="20191947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1F4FF3-1851-4D25-8979-16B003088E22}">
  <we:reference id="wa104382081" version="1.55.1.0" store="en-US" storeType="OMEX"/>
  <we:alternateReferences>
    <we:reference id="wa104382081" version="1.55.1.0" store="en-US" storeType="OMEX"/>
  </we:alternateReferences>
  <we:properties>
    <we:property name="MENDELEY_CITATIONS" value="[{&quot;citationID&quot;:&quot;MENDELEY_CITATION_46fd1343-8032-4b49-a3ee-b7f9392beb8b&quot;,&quot;properties&quot;:{&quot;noteIndex&quot;:0},&quot;isEdited&quot;:false,&quot;manualOverride&quot;:{&quot;isManuallyOverridden&quot;:false,&quot;citeprocText&quot;:&quot;(Paksi, 2022)&quot;,&quot;manualOverrideText&quot;:&quot;&quot;},&quot;citationTag&quot;:&quot;MENDELEY_CITATION_v3_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&quot;,&quot;citationItems&quot;:[{&quot;id&quot;:&quot;eef0f84e-7324-31a3-ba88-6e98ba6f1e7f&quot;,&quot;itemData&quot;:{&quot;type&quot;:&quot;article-journal&quot;,&quot;id&quot;:&quot;eef0f84e-7324-31a3-ba88-6e98ba6f1e7f&quot;,&quot;title&quot;:&quot;Time Token Arends: Sebuah Strategi Meningkatkan  Keaktifan dan Hasil Belajar Siswa di Kelas&quot;,&quot;author&quot;:[{&quot;family&quot;:&quot;Paksi&quot;,&quot;given&quot;:&quot;Galuh&quot;,&quot;parse-names&quot;:false,&quot;dropping-particle&quot;:&quot;&quot;,&quot;non-dropping-particle&quot;:&quot;&quot;}],&quot;container-title&quot;:&quot;Edu Cendikia: Jurnal Ilmiah Kependidikan&quot;,&quot;issued&quot;:{&quot;date-parts&quot;:[[2022]]},&quot;issue&quot;:&quot;2&quot;,&quot;volume&quot;:&quot;2&quot;,&quot;container-title-short&quot;:&quot;&quot;},&quot;isTemporary&quot;:false}]},{&quot;citationID&quot;:&quot;MENDELEY_CITATION_9a8c5a63-68ea-470e-a92b-87325097c216&quot;,&quot;properties&quot;:{&quot;noteIndex&quot;:0},&quot;isEdited&quot;:false,&quot;manualOverride&quot;:{&quot;isManuallyOverridden&quot;:false,&quot;citeprocText&quot;:&quot;(Yanuar P &amp;#38; Pius X, 2023)&quot;,&quot;manualOverrideText&quot;:&quot;&quot;},&quot;citationTag&quot;:&quot;MENDELEY_CITATION_v3_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&quot;,&quot;citationItems&quot;:[{&quot;id&quot;:&quot;241bf7bf-76f4-306d-8d89-2223f5eed9a8&quot;,&quot;itemData&quot;:{&quot;type&quot;:&quot;article-journal&quot;,&quot;id&quot;:&quot;241bf7bf-76f4-306d-8d89-2223f5eed9a8&quot;,&quot;title&quot;:&quot;Upaya Meningkatkan Keaktifan dan Hasil Belajar Siswa Kelas 4  SDK Wignya Mandala Melalui Pembelajaran Kooperatif&quot;,&quot;author&quot;:[{&quot;family&quot;:&quot;Yanuar P&quot;,&quot;given&quot;:&quot;Adrian&quot;,&quot;parse-names&quot;:false,&quot;dropping-particle&quot;:&quot;&quot;,&quot;non-dropping-particle&quot;:&quot;&quot;},{&quot;family&quot;:&quot;Pius X&quot;,&quot;given&quot;:&quot;Intansakti&quot;,&quot;parse-names&quot;:false,&quot;dropping-particle&quot;:&quot;&quot;,&quot;non-dropping-particle&quot;:&quot;&quot;}],&quot;container-title&quot;:&quot;Jurnal Kateketik dan Pastoral&quot;,&quot;issued&quot;:{&quot;date-parts&quot;:[[2023]]},&quot;issue&quot;:&quot;1&quot;,&quot;volume&quot;:&quot;8&quot;,&quot;container-title-short&quot;:&quot;&quot;},&quot;isTemporary&quot;:false}]},{&quot;citationID&quot;:&quot;MENDELEY_CITATION_b2d00481-8c23-49f7-9b27-621f5ee9aeed&quot;,&quot;properties&quot;:{&quot;noteIndex&quot;:0},&quot;isEdited&quot;:false,&quot;manualOverride&quot;:{&quot;isManuallyOverridden&quot;:false,&quot;citeprocText&quot;:&quot;(Mohammad Rifqi, 2022)&quot;,&quot;manualOverrideText&quot;:&quot;&quot;},&quot;citationTag&quot;:&quot;MENDELEY_CITATION_v3_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&quot;,&quot;citationItems&quot;:[{&quot;id&quot;:&quot;6deb50b7-82c6-31fd-bb70-8abad6c63547&quot;,&quot;itemData&quot;:{&quot;type&quot;:&quot;article-journal&quot;,&quot;id&quot;:&quot;6deb50b7-82c6-31fd-bb70-8abad6c63547&quot;,&quot;title&quot;:&quot;Pengaruh Penerapan Strategi Pembelajaran Cooperative Learning Model Team Game Tournament (TGT) untuk Meningkatkan Keaktifan Peserta Didik&quot;,&quot;author&quot;:[{&quot;family&quot;:&quot;Mohammad Rifqi&quot;,&quot;given&quot;:&quot;Mohammad Rifqi&quot;,&quot;parse-names&quot;:false,&quot;dropping-particle&quot;:&quot;&quot;,&quot;non-dropping-particle&quot;:&quot;&quot;}],&quot;container-title&quot;:&quot;Edudikara: Jurnal Pendidikan dan Pembelajaran&quot;,&quot;DOI&quot;:&quot;10.32585/edudikara.v7i1.271&quot;,&quot;ISSN&quot;:&quot;2541-0261&quot;,&quot;issued&quot;:{&quot;date-parts&quot;:[[2022,4,8]]},&quot;abstract&quot;:&quot;Tujuan penelitian ini adalah untuk memberikan sebuah penerapan dalam belajar peserta didik untuk meningkatkan keaktifan, sehingga hasil belajar dari materi yang diberikan untuk peserta didik dapat tersampaikan dengan baik. Pada pembelajaran ini model yang digunakan adalah model kooperatif learning tipe TGT (Team Games Tournament) . TGT atau yang disebut dengan Team Games Tournament ini sangat mudah diterapkan pada model pembelajaran kooperatif dan dalam pembelajaran ini juga menggunakan sistem permainan sambil belajar. Setiap proses belajar peserta didik dapat dan bisa banyak memperoleh pengetahuan dan keaktifan peserta didik untuk bisa meningkatkan hasil kemampuan dalam belajar. Dalam proses pembelajaran ini juga peserta didik juga harus aktif dan harus bekerjasama dalam kelompoknya. Pada pembelajaran ini guru juga akan menjadi sebuah motivator atau motivasi untuk memberikan dorongan kepada peserta didik dalam sebuah pembelajaran. Motivasi juga dapat memberikan semangat dan dapat menjadikan peserta didik akan lebih aktiv dalam belajar. Pembelajaran ini juga diaksanakan secara bersama dan berkelompok jadi setiap peserta didik harus saling bekerjasama dan saling membantu dalam berdiskusi.&quot;,&quot;publisher&quot;:&quot;Universitas Veteran Bangun Nusantara Sukoharjo&quot;,&quot;issue&quot;:&quot;1&quot;,&quot;volume&quot;:&quot;7&quot;,&quot;container-title-short&quot;:&quot;&quot;},&quot;isTemporary&quot;:false}]},{&quot;citationID&quot;:&quot;MENDELEY_CITATION_8b57bfcb-46ae-4c65-ab23-bbcdfb81f116&quot;,&quot;properties&quot;:{&quot;noteIndex&quot;:0},&quot;isEdited&quot;:false,&quot;manualOverride&quot;:{&quot;isManuallyOverridden&quot;:false,&quot;citeprocText&quot;:&quot;(Najimuddin, 2021)&quot;,&quot;manualOverrideText&quot;:&quot;&quot;},&quot;citationTag&quot;:&quot;MENDELEY_CITATION_v3_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&quot;,&quot;citationItems&quot;:[{&quot;id&quot;:&quot;e7495c0e-5812-3cee-8960-389a422e4b48&quot;,&quot;itemData&quot;:{&quot;type&quot;:&quot;article-journal&quot;,&quot;id&quot;:&quot;e7495c0e-5812-3cee-8960-389a422e4b48&quot;,&quot;title&quot;:&quot;Implementasi Pembelajaran Cooperative Learning Tipe Talking  Stick (CLTTS) Bagi Peningkatan Aktivitas Dan Hasil Belajar  Bahasa Inggris Di SMPN 1 Mandirancan &quot;,&quot;author&quot;:[{&quot;family&quot;:&quot;Najimuddin&quot;,&quot;given&quot;:&quot;Aziz&quot;,&quot;parse-names&quot;:false,&quot;dropping-particle&quot;:&quot;&quot;,&quot;non-dropping-particle&quot;:&quot;&quot;}],&quot;container-title&quot;:&quot;J U R N A L N U A N S A A K A D E M I K Jurnal Pembangunan Masyarakat&quot;,&quot;issued&quot;:{&quot;date-parts&quot;:[[2021]]},&quot;issue&quot;:&quot;1&quot;,&quot;volume&quot;:&quot;6&quot;,&quot;container-title-short&quot;:&quot;&quot;},&quot;isTemporary&quot;:false}]},{&quot;citationID&quot;:&quot;MENDELEY_CITATION_8e31c32a-d309-47ea-9a47-15444f2c471f&quot;,&quot;properties&quot;:{&quot;noteIndex&quot;:0},&quot;isEdited&quot;:false,&quot;manualOverride&quot;:{&quot;isManuallyOverridden&quot;:false,&quot;citeprocText&quot;:&quot;(Maloring et al., 2020)&quot;,&quot;manualOverrideText&quot;:&quot;&quot;},&quot;citationTag&quot;:&quot;MENDELEY_CITATION_v3_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&quot;,&quot;citationItems&quot;:[{&quot;id&quot;:&quot;f5b6a5af-41e0-340c-9361-5ccba7ad95cc&quot;,&quot;itemData&quot;:{&quot;type&quot;:&quot;article-journal&quot;,&quot;id&quot;:&quot;f5b6a5af-41e0-340c-9361-5ccba7ad95cc&quot;,&quot;title&quot;:&quot;PENERAPAN MODEL PEMBELAJARAN KOOPERATIF TIPE TEAMS GAMES TOURNAMENT UNTUK MENINGKATKAN KEAKTIFAN BELAJAR SISWA PADA MATEMATIKA [IMPLEMENTATION OF THE COOPERATIVE LEARNING MODEL TYPE TEAMS GAMES TOURNAMENT TO IMPROVE STUDENTS’ LEARNING ACTIVITIES IN MATHEMATICS]&quot;,&quot;author&quot;:[{&quot;family&quot;:&quot;Maloring&quot;,&quot;given&quot;:&quot;Bernardinus Dickson Carnegie&quot;,&quot;parse-names&quot;:false,&quot;dropping-particle&quot;:&quot;&quot;,&quot;non-dropping-particle&quot;:&quot;&quot;},{&quot;family&quot;:&quot;Sandu&quot;,&quot;given&quot;:&quot;Asihlya&quot;,&quot;parse-names&quot;:false,&quot;dropping-particle&quot;:&quot;&quot;,&quot;non-dropping-particle&quot;:&quot;&quot;},{&quot;family&quot;:&quot;Soesanto&quot;,&quot;given&quot;:&quot;Robert Harry&quot;,&quot;parse-names&quot;:false,&quot;dropping-particle&quot;:&quot;&quot;,&quot;non-dropping-particle&quot;:&quot;&quot;},{&quot;family&quot;:&quot;Seleky&quot;,&quot;given&quot;:&quot;Jacob S&quot;,&quot;parse-names&quot;:false,&quot;dropping-particle&quot;:&quot;&quot;,&quot;non-dropping-particle&quot;:&quot;&quot;}],&quot;container-title&quot;:&quot;Polyglot: Jurnal Ilmiah&quot;,&quot;DOI&quot;:&quot;10.19166/pji.v16i2.2441&quot;,&quot;ISSN&quot;:&quot;1907-6134&quot;,&quot;issued&quot;:{&quot;date-parts&quot;:[[2020,6,13]]},&quot;page&quot;:&quot;282&quot;,&quot;abstract&quot;:&quot;&lt;p&gt;Based on observations of a grade 10 social studies-track 2 class, students appeared less active in learning. Many students in the class looked sleepy, were too embarrassed to ask questions, did not want to join in discussions with their friends, and were too lazy to do the tasks. This research aims to understand whether the Team Game Tournament (TGT) method can increase the activeness of students. The method of Classroom Action Research is the model Kemmis and McTaggart administered in two cycles. The research was done at a school in Makassar with 25 students from the grade 10 social studies-track 2 as research subjects. The data were collected using mentor observation sheets, students' questionnaires and reflection journals. The results of the analysis show that the students’ activeness in participation, students’ activeness in sharing opinions, and students’ activeness in listening and discussing have reached the standard of success and received a \&quot;good\&quot; minimum predicate with 68%, 72% and 92% respectively. Over all, the result of this research can be concluded that TGT method can improve student learning activity.&lt;/p&gt;&lt;p&gt;&lt;strong&gt;BAHASA INDONESIA ABSTRACT: &lt;/strong&gt;Hasil observasi dalam kelas menunjukkan bahwa siswa kelas X IPS 2 kurang aktif di dalam pembelajaran. Banyak siswa yang tidur-tiduran, malu bertanya, tidak mau berdiskusi dan malas mengerjakan soal-soal. Penelitian ini bertujuan untuk mengetahui apakah metode &lt;em&gt;Team Game Tournament&lt;/em&gt; (TGT) dapat meningkatkan keaktifan belajar siswa dan langkah-langkah penerapan metode TGT yang dapat meningkatkan keaktifan belajar siswa. Penelitian tindakan kelas dengan model Kemmis dan McTaggart yang dilaksanakan dalam dua siklus  dilakukan di salah satu sekolah di Makassar dengan subjek penelitian siswa kelas X IPS 2. Pengumpulan data dilakukan menggunakan instrumen lembar observasi, lembar angket dan jurnal refleksi. Hasil analisis menunjukan bahwa keaktifan siswa dalam berpastisipasi di dalam kegiatan pembelajaran, keaktifan siswa dalam mengajukan pendapatnya dan  keaktifan siswa dalam menjawab soal atau memecahkan soal mencapai standar keberhasilan dan mendapat predikat minimal “baik” dengan presentase secara berurutan yaitu 68%, 72% dan 92%. Hasil penelitian secara keseluruhan dapat disimpulkan bahwa metode TGT dapat meningkatkan keaktifan belajar siswa.&lt;/p&gt;&quot;,&quot;publisher&quot;:&quot;Universitas Pelita Harapan&quot;,&quot;issue&quot;:&quot;2&quot;,&quot;volume&quot;:&quot;16&quot;,&quot;container-title-short&quot;:&quot;&quot;},&quot;isTemporary&quot;:false}]},{&quot;citationID&quot;:&quot;MENDELEY_CITATION_ee6c0b8a-55e2-4163-a29e-a0853e1cec61&quot;,&quot;properties&quot;:{&quot;noteIndex&quot;:0},&quot;isEdited&quot;:false,&quot;manualOverride&quot;:{&quot;isManuallyOverridden&quot;:false,&quot;citeprocText&quot;:&quot;(Antika et al., 2024)&quot;,&quot;manualOverrideText&quot;:&quot;&quot;},&quot;citationTag&quot;:&quot;MENDELEY_CITATION_v3_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&quot;,&quot;citationItems&quot;:[{&quot;id&quot;:&quot;c5f220f2-cee4-3189-bc33-2220bbbfa536&quot;,&quot;itemData&quot;:{&quot;type&quot;:&quot;article-journal&quot;,&quot;id&quot;:&quot;c5f220f2-cee4-3189-bc33-2220bbbfa536&quot;,&quot;title&quot;:&quot;Model Pembelajaran Kooperatif dalam Menumbuhkan Keaktifan Siswa terhadap Pembelajaran IPS&quot;,&quot;author&quot;:[{&quot;family&quot;:&quot;Antika&quot;,&quot;given&quot;:&quot;Defi&quot;,&quot;parse-names&quot;:false,&quot;dropping-particle&quot;:&quot;&quot;,&quot;non-dropping-particle&quot;:&quot;&quot;},{&quot;family&quot;:&quot;Yusnaldi&quot;,&quot;given&quot;:&quot;Eka&quot;,&quot;parse-names&quot;:false,&quot;dropping-particle&quot;:&quot;&quot;,&quot;non-dropping-particle&quot;:&quot;&quot;},{&quot;family&quot;:&quot;Khairunnisa&quot;,&quot;given&quot;:&quot;Khairunnisa&quot;,&quot;parse-names&quot;:false,&quot;dropping-particle&quot;:&quot;&quot;,&quot;non-dropping-particle&quot;:&quot;&quot;},{&quot;family&quot;:&quot;Sakinah&quot;,&quot;given&quot;:&quot;Nurul&quot;,&quot;parse-names&quot;:false,&quot;dropping-particle&quot;:&quot;&quot;,&quot;non-dropping-particle&quot;:&quot;&quot;},{&quot;family&quot;:&quot;Azhari&quot;,&quot;given&quot;:&quot;Wahyu&quot;,&quot;parse-names&quot;:false,&quot;dropping-particle&quot;:&quot;&quot;,&quot;non-dropping-particle&quot;:&quot;&quot;},{&quot;family&quot;:&quot;Deliyanti&quot;,&quot;given&quot;:&quot;Yuli&quot;,&quot;parse-names&quot;:false,&quot;dropping-particle&quot;:&quot;&quot;,&quot;non-dropping-particle&quot;:&quot;&quot;}],&quot;container-title&quot;:&quot;El-Mujtama: Jurnal Pengabdian Masyarakat &quot;,&quot;DOI&quot;:&quot;10.47467/elmujtama.v4i3.1150&quot;,&quot;ISSN&quot;:&quot;2746-9794&quot;,&quot;issued&quot;:{&quot;date-parts&quot;:[[2024,2,16]]},&quot;page&quot;:&quot;142-147&quot;,&quot;abstract&quot;:&quot;This study aims to describe the Cooperative Learning Model in Fostering Student Engagement in Social Studies Learning. This research uses qualitative descriptive research with literature study, which collects information and related scientific writings. This research also presents data without any manipulation and additional treatment. The main source of this research is previous scientific writings closely related to literature study, such as research method books, journal articles, internet articles, and other relevant writings. The results of the study show that the use of cooperative learning models is expected to improve the quality of education without making students bored and tired of the learning process, especially in increasing students' engagement with the material presented in class.&quot;,&quot;publisher&quot;:&quot;Institut Agama Islam Nasional Laa Roiba Bogor&quot;,&quot;issue&quot;:&quot;3&quot;,&quot;volume&quot;:&quot;4&quot;,&quot;container-title-short&quot;:&quot;&quot;},&quot;isTemporary&quot;:false}]},{&quot;citationID&quot;:&quot;MENDELEY_CITATION_aad8a575-9cd6-402e-b95c-66ba9401b435&quot;,&quot;properties&quot;:{&quot;noteIndex&quot;:0},&quot;isEdited&quot;:false,&quot;manualOverride&quot;:{&quot;isManuallyOverridden&quot;:false,&quot;citeprocText&quot;:&quot;(Murni, 2021)&quot;,&quot;manualOverrideText&quot;:&quot;&quot;},&quot;citationTag&quot;:&quot;MENDELEY_CITATION_v3_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&quot;,&quot;citationItems&quot;:[{&quot;id&quot;:&quot;1ea7df07-86d8-324f-9caa-ab7118800f6b&quot;,&quot;itemData&quot;:{&quot;type&quot;:&quot;article-journal&quot;,&quot;id&quot;:&quot;1ea7df07-86d8-324f-9caa-ab7118800f6b&quot;,&quot;title&quot;:&quot;UPAYA MENINGKATKAN KEAKTIFAN SISWA DALAM PROSES PEMBELAJARAN&quot;,&quot;author&quot;:[{&quot;family&quot;:&quot;Murni&quot;,&quot;given&quot;:&quot;Neli Fitra&quot;,&quot;parse-names&quot;:false,&quot;dropping-particle&quot;:&quot;&quot;,&quot;non-dropping-particle&quot;:&quot;&quot;}],&quot;container-title&quot;:&quot;Science, Engineering, Education, and Development Studies (SEEDS): Conference Series&quot;,&quot;DOI&quot;:&quot;10.20961/seeds.v5i1.56736&quot;,&quot;issued&quot;:{&quot;date-parts&quot;:[[2021,3,1]]},&quot;abstract&quot;:&quot;&lt;em&gt;Pendidik perlu memahami setiap karakter siswa dalam menerima pembelajaran dan mampu mendorong siswa supaya aktif selama proses pembelajaran agar penyampaian materi atau proses pembelajaran menjadi lancar dan sukses sehingga tercapainya tujuan pembelajaran. Pendidik juga perlu memahami upaya-upaya yang harus dilakukan untuk merangsang keatifan siswa dalam proses pembelajaran.Tujuan kajian ini adalah untuk (1) mendeskripsikan keaktifan siswa dalam belajar; (2) mendeskripsikan ciri-ciri siswa aktif; (3) mendeskripsikan upaya- upaya yang dilakukan untuk meningkatkan keaktifan siswa dalam belajar. Hasil penelitian ini adalah sebagai berikut: (1) Siswa aktif adalah siswa yang secara terus menerus berpartisipasi secara fisik, psikis, intelektual dan emosional, membentuk suatu proses membandingkan materi yang diterima; (2) Ciri-ciri siswa aktif adalah: a. berani mengeluarkan pendapat, kemauan serta kehendaknya dan berupaya melaksanakan kegiatan pembelajaran, b. Ikut serta  pada saat persiapan, pemprosesan dan kelanjutan kegiatan pembelajaran hingga menginformasikan nilai pembelajaran, c. menunjukan upaya pembelajaran yang berbeda guna mencapai keberhasilan (pembelajaran kreatif), d. belajar mencari dan menemukan sendiri ilmu pengetahuan yang di dapat. (3) Upaya yang dapat dilakukan untuk meningkatkan pembelajaran siswa dapat menggunakan pembelajaran kooperatif, media interaktif, video pembelajaran, dan metode diskusi.&lt;/em&gt;&quot;,&quot;publisher&quot;:&quot;Universitas Sebelas Maret&quot;,&quot;issue&quot;:&quot;1&quot;,&quot;volume&quot;:&quot;5&quot;,&quot;container-title-short&quot;:&quot;&quot;},&quot;isTemporary&quot;:false}]},{&quot;citationID&quot;:&quot;MENDELEY_CITATION_2d839a5f-6414-4975-a060-4abad59eb031&quot;,&quot;properties&quot;:{&quot;noteIndex&quot;:0},&quot;isEdited&quot;:false,&quot;manualOverride&quot;:{&quot;isManuallyOverridden&quot;:false,&quot;citeprocText&quot;:&quot;(Syahnaz et al., 2023)&quot;,&quot;manualOverrideText&quot;:&quot;&quot;},&quot;citationTag&quot;:&quot;MENDELEY_CITATION_v3_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&quot;,&quot;citationItems&quot;:[{&quot;id&quot;:&quot;24260518-51e7-3daf-bf02-3c783ab47700&quot;,&quot;itemData&quot;:{&quot;type&quot;:&quot;article-journal&quot;,&quot;id&quot;:&quot;24260518-51e7-3daf-bf02-3c783ab47700&quot;,&quot;title&quot;:&quot;MODEL PEMBELAJARAN COOPERATIVE LEARNING DALAM  MENINGKATKAN MOTIVASI BELAJAR SISWA PADA MATA PELAJARAN PAI&quot;,&quot;author&quot;:[{&quot;family&quot;:&quot;Syahnaz&quot;,&quot;given&quot;:&quot;Assya&quot;,&quot;parse-names&quot;:false,&quot;dropping-particle&quot;:&quot;&quot;,&quot;non-dropping-particle&quot;:&quot;&quot;},{&quot;family&quot;:&quot;Widiandari&quot;,&quot;given&quot;:&quot;Febri&quot;,&quot;parse-names&quot;:false,&quot;dropping-particle&quot;:&quot;&quot;,&quot;non-dropping-particle&quot;:&quot;&quot;},{&quot;family&quot;:&quot;Khoiri&quot;,&quot;given&quot;:&quot;Nailurrohmah&quot;,&quot;parse-names&quot;:false,&quot;dropping-particle&quot;:&quot;&quot;,&quot;non-dropping-particle&quot;:&quot;&quot;}],&quot;container-title&quot;:&quot;Pendas : Jurnal Ilmiah Pendidikan Dasar&quot;,&quot;issued&quot;:{&quot;date-parts&quot;:[[2023]]},&quot;issue&quot;:&quot;1&quot;,&quot;volume&quot;:&quot;8&quot;,&quot;container-title-short&quot;:&quot;&quot;},&quot;isTemporary&quot;:false}]},{&quot;citationID&quot;:&quot;MENDELEY_CITATION_7ba636a5-fa94-41b0-8c62-b53cabd8257a&quot;,&quot;properties&quot;:{&quot;noteIndex&quot;:0},&quot;isEdited&quot;:false,&quot;manualOverride&quot;:{&quot;isManuallyOverridden&quot;:false,&quot;citeprocText&quot;:&quot;(Sapmawati, 2021)&quot;,&quot;manualOverrideText&quot;:&quot;&quot;},&quot;citationTag&quot;:&quot;MENDELEY_CITATION_v3_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&quot;,&quot;citationItems&quot;:[{&quot;id&quot;:&quot;3469edd7-cb51-3181-89f7-87b31574dd38&quot;,&quot;itemData&quot;:{&quot;type&quot;:&quot;article-journal&quot;,&quot;id&quot;:&quot;3469edd7-cb51-3181-89f7-87b31574dd38&quot;,&quot;title&quot;:&quot;Penerapan Model Pembelajaran Cooperatif Learning Untuk Meningkatkan Keaktifan Siswa SMA&quot;,&quot;author&quot;:[{&quot;family&quot;:&quot;Sapmawati&quot;,&quot;given&quot;:&quot;Tuti&quot;,&quot;parse-names&quot;:false,&quot;dropping-particle&quot;:&quot;&quot;,&quot;non-dropping-particle&quot;:&quot;&quot;}],&quot;container-title&quot;:&quot;Jurnal Pendidikan Sains dan Komputer&quot;,&quot;DOI&quot;:&quot;10.47709/jpsk.v1i1.1271&quot;,&quot;URL&quot;:&quot;https://doi.org/10.47709/jpsk.v1i1.1271&quot;,&quot;issued&quot;:{&quot;date-parts&quot;:[[2021]]},&quot;issue&quot;:&quot;1&quot;,&quot;volume&quot;:&quot;1&quot;,&quot;container-title-short&quot;:&quot;&quot;},&quot;isTemporary&quot;:false}]},{&quot;citationID&quot;:&quot;MENDELEY_CITATION_3b30cf24-13a2-45ed-9ab4-fbb345d1e4ec&quot;,&quot;properties&quot;:{&quot;noteIndex&quot;:0},&quot;isEdited&quot;:false,&quot;manualOverride&quot;:{&quot;isManuallyOverridden&quot;:false,&quot;citeprocText&quot;:&quot;(Amalia &amp;#38; Safitri, 2022)&quot;,&quot;manualOverrideText&quot;:&quot;&quot;},&quot;citationTag&quot;:&quot;MENDELEY_CITATION_v3_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&quot;,&quot;citationItems&quot;:[{&quot;id&quot;:&quot;9adbc1be-11cf-32db-b766-c11535379c92&quot;,&quot;itemData&quot;:{&quot;type&quot;:&quot;article-journal&quot;,&quot;id&quot;:&quot;9adbc1be-11cf-32db-b766-c11535379c92&quot;,&quot;title&quot;:&quot;EFEKTIVITAS MODEL COOPERATIVE LEARNING TYPE JIGSAW  DALAM MENINGKATKAN HASIL DAN AKTIVITAS BELAJAR  SISWA DALAM PEMBELAJARAN  BANGUN RUANG BALOK&quot;,&quot;author&quot;:[{&quot;family&quot;:&quot;Amalia&quot;,&quot;given&quot;:&quot;Sry&quot;,&quot;parse-names&quot;:false,&quot;dropping-particle&quot;:&quot;&quot;,&quot;non-dropping-particle&quot;:&quot;&quot;},{&quot;family&quot;:&quot;Safitri&quot;,&quot;given&quot;:&quot;Adek&quot;,&quot;parse-names&quot;:false,&quot;dropping-particle&quot;:&quot;&quot;,&quot;non-dropping-particle&quot;:&quot;&quot;}],&quot;container-title&quot;:&quot;Dirasatul Ibtidaiyah&quot;,&quot;issued&quot;:{&quot;date-parts&quot;:[[2022]]},&quot;issue&quot;:&quot;1&quot;,&quot;volume&quot;:&quot;2&quot;,&quot;container-title-short&quot;:&quot;&quot;},&quot;isTemporary&quot;:false}]},{&quot;citationID&quot;:&quot;MENDELEY_CITATION_85bdedca-724d-438a-8679-ef6a836108da&quot;,&quot;properties&quot;:{&quot;noteIndex&quot;:0},&quot;isEdited&quot;:false,&quot;manualOverride&quot;:{&quot;isManuallyOverridden&quot;:true,&quot;citeprocText&quot;:&quot;(Kustiara, 2020)&quot;,&quot;manualOverrideText&quot;:&quot;Kustiara (2020)&quot;},&quot;citationTag&quot;:&quot;MENDELEY_CITATION_v3_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&quot;,&quot;citationItems&quot;:[{&quot;id&quot;:&quot;24aa2c46-d658-303c-9b11-a6586dcd46a8&quot;,&quot;itemData&quot;:{&quot;type&quot;:&quot;article-journal&quot;,&quot;id&quot;:&quot;24aa2c46-d658-303c-9b11-a6586dcd46a8&quot;,&quot;title&quot;:&quot;Efforts to Improve the Learning Activity of Students through Students  Worksheets with Cooperative Learning Method for IV Grade in Elementary  School &quot;,&quot;author&quot;:[{&quot;family&quot;:&quot;Kustiara&quot;,&quot;given&quot;:&quot;&quot;,&quot;parse-names&quot;:false,&quot;dropping-particle&quot;:&quot;&quot;,&quot;non-dropping-particle&quot;:&quot;&quot;}],&quot;container-title&quot;:&quot;SHEs: Conference Series 3&quot;,&quot;issued&quot;:{&quot;date-parts&quot;:[[2020]]},&quot;volume&quot;:&quot;3&quot;,&quot;container-title-short&quot;:&quot;&quot;},&quot;isTemporary&quot;:false}]},{&quot;citationID&quot;:&quot;MENDELEY_CITATION_2089d0f3-32d2-4bd8-8b4a-d736624d022a&quot;,&quot;properties&quot;:{&quot;noteIndex&quot;:0},&quot;isEdited&quot;:false,&quot;manualOverride&quot;:{&quot;isManuallyOverridden&quot;:false,&quot;citeprocText&quot;:&quot;(Alawiyah et al., 2023)&quot;,&quot;manualOverrideText&quot;:&quot;&quot;},&quot;citationTag&quot;:&quot;MENDELEY_CITATION_v3_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&quot;,&quot;citationItems&quot;:[{&quot;id&quot;:&quot;cc4fb674-6eb7-3e77-bda1-def44ef109e5&quot;,&quot;itemData&quot;:{&quot;type&quot;:&quot;article-journal&quot;,&quot;id&quot;:&quot;cc4fb674-6eb7-3e77-bda1-def44ef109e5&quot;,&quot;title&quot;:&quot;Penerapan Model Pembelajaran Kooperatif Times Games Tournament untuk Meningkatkan Keaktifan Belajar Siswa pada Pembelajaran Pendidikan Agama Islam&quot;,&quot;author&quot;:[{&quot;family&quot;:&quot;Alawiyah&quot;,&quot;given&quot;:&quot;A&quot;,&quot;parse-names&quot;:false,&quot;dropping-particle&quot;:&quot;&quot;,&quot;non-dropping-particle&quot;:&quot;&quot;},{&quot;family&quot;:&quot;Sukron&quot;,&quot;given&quot;:&quot;J&quot;,&quot;parse-names&quot;:false,&quot;dropping-particle&quot;:&quot;&quot;,&quot;non-dropping-particle&quot;:&quot;&quot;},{&quot;family&quot;:&quot;Firdaus&quot;,&quot;given&quot;:&quot;M A&quot;,&quot;parse-names&quot;:false,&quot;dropping-particle&quot;:&quot;&quot;,&quot;non-dropping-particle&quot;:&quot;&quot;}],&quot;container-title&quot;:&quot;Fitrah: Journal of Islamic Education&quot;,&quot;ISSN&quot;:&quot;2723-3847&quot;,&quot;URL&quot;:&quot;http://jurnal.staisumatera-medan.ac.id/fitrah&quot;,&quot;issued&quot;:{&quot;date-parts&quot;:[[2023]]},&quot;page&quot;:&quot;69-82&quot;,&quot;abstract&quot;:&quot;One of the mistakes in activating student learning is due to an error in choosing a learning model. The purpose of this research is to see the average difference in increasing student learning activity through the use of cooperative learning models of the type of Teams Games Tournament. This study uses quasy experiment researchers. Techniques or data collection carried out in this study were pre-test and post-test, in taking the sample using purposive sampling. The data analysis technique used in this study was the normality test using the Shapirowilk test, the hypothesis testing using the Mann-Whitney test and the n-gain test. The results in this study indicate that the use of the Teams Games Tournament (TGT) model can significantly increase student learning activity, this is evident from the results of the n-gain test which obtained a mean value of 0.8913 or 0.90 for the experimental class, while the control class obtained a mean value 0.4921 or rounded to 0.50 which is smaller than the experimental class so that based on the interpretation of the effectiveness of the n-gain value if it is greater than the value of 0.76 it can be concluded that the use of cooperative learning models of the type of Teams Games Tournament can increase student learning activity.&quot;,&quot;issue&quot;:&quot;1&quot;,&quot;volume&quot;:&quot;4&quot;,&quot;container-title-short&quot;:&quot;&quot;},&quot;isTemporary&quot;:false}]},{&quot;citationID&quot;:&quot;MENDELEY_CITATION_4149b0d9-5766-4f24-8058-43ff620a0757&quot;,&quot;properties&quot;:{&quot;noteIndex&quot;:0},&quot;isEdited&quot;:false,&quot;manualOverride&quot;:{&quot;isManuallyOverridden&quot;:false,&quot;citeprocText&quot;:&quot;(Wulandari &amp;#38; Anggis, 2020)&quot;,&quot;manualOverrideText&quot;:&quot;&quot;},&quot;citationTag&quot;:&quot;MENDELEY_CITATION_v3_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&quot;,&quot;citationItems&quot;:[{&quot;id&quot;:&quot;494adea8-9aab-3da2-bfce-ac1402e7415e&quot;,&quot;itemData&quot;:{&quot;type&quot;:&quot;report&quot;,&quot;id&quot;:&quot;494adea8-9aab-3da2-bfce-ac1402e7415e&quot;,&quot;title&quot;:&quot;PEMBELAJARAN KOOPERATIF DENGAN KEGIATAN TEBAK KATA UNTUK MENINGKATKAN KEAKTIFAN PESERTA DIDIK DI KELAS COOPERATIVE LEARNING BY WORDS GUESS TO INCREASE STUDENT ACTIVITIES IN A CLASSROOM&quot;,&quot;author&quot;:[{&quot;family&quot;:&quot;Wulandari&quot;,&quot;given&quot;:&quot;Ratna Wahyu&quot;,&quot;parse-names&quot;:false,&quot;dropping-particle&quot;:&quot;&quot;,&quot;non-dropping-particle&quot;:&quot;&quot;},{&quot;family&quot;:&quot;Anggis&quot;,&quot;given&quot;:&quot;Vasia&quot;,&quot;parse-names&quot;:false,&quot;dropping-particle&quot;:&quot;&quot;,&quot;non-dropping-particle&quot;:&quot;&quot;}],&quot;container-title&quot;:&quot;SITTAH: Journal of Primary Education&quot;,&quot;issued&quot;:{&quot;date-parts&quot;:[[2020]]},&quot;issue&quot;:&quot;2&quot;,&quot;volume&quot;:&quot;1&quot;,&quot;container-title-short&quot;:&quot;&quot;},&quot;isTemporary&quot;:false}]},{&quot;citationID&quot;:&quot;MENDELEY_CITATION_f50b7984-f4ac-4851-a0b7-2743157121f6&quot;,&quot;properties&quot;:{&quot;noteIndex&quot;:0},&quot;isEdited&quot;:false,&quot;manualOverride&quot;:{&quot;isManuallyOverridden&quot;:false,&quot;citeprocText&quot;:&quot;(Dinda Aulia Rahmi et al., 2023)&quot;,&quot;manualOverrideText&quot;:&quot;&quot;},&quot;citationTag&quot;:&quot;MENDELEY_CITATION_v3_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&quot;,&quot;citationItems&quot;:[{&quot;id&quot;:&quot;72d7c900-23a8-3544-8d77-7b9dd40a88aa&quot;,&quot;itemData&quot;:{&quot;type&quot;:&quot;article-journal&quot;,&quot;id&quot;:&quot;72d7c900-23a8-3544-8d77-7b9dd40a88aa&quot;,&quot;title&quot;:&quot;Analisi Metode Pembelajaran Kooperatif Jigsaw Untuk Meningkatkan Keaktifan Dan Hasil Belajar Siswa&quot;,&quot;author&quot;:[{&quot;family&quot;:&quot;Dinda Aulia Rahmi&quot;,&quot;given&quot;:&quot;&quot;,&quot;parse-names&quot;:false,&quot;dropping-particle&quot;:&quot;&quot;,&quot;non-dropping-particle&quot;:&quot;&quot;},{&quot;family&quot;:&quot;Jannatul Ma’wa&quot;,&quot;given&quot;:&quot;&quot;,&quot;parse-names&quot;:false,&quot;dropping-particle&quot;:&quot;&quot;,&quot;non-dropping-particle&quot;:&quot;&quot;},{&quot;family&quot;:&quot;Jesi Alexander Alim&quot;,&quot;given&quot;:&quot;&quot;,&quot;parse-names&quot;:false,&quot;dropping-particle&quot;:&quot;&quot;,&quot;non-dropping-particle&quot;:&quot;&quot;}],&quot;container-title&quot;:&quot;Lencana: Jurnal Inovasi Ilmu Pendidikan&quot;,&quot;DOI&quot;:&quot;10.55606/lencana.v2i1.2970&quot;,&quot;ISSN&quot;:&quot;2964-9684&quot;,&quot;URL&quot;:&quot;https://ejurnal.politeknikpratama.ac.id/index.php/Lencana/article/view/2970&quot;,&quot;issued&quot;:{&quot;date-parts&quot;:[[2023,11,30]]},&quot;page&quot;:&quot;35-41&quot;,&quot;abstract&quot;:&quot;&lt;p&gt;Jigsaw is a multifunctional cooperative learning structure. Jigsaw can be used in a number of ways to achieve a variety of objectives but is primarily used for presentation and acquiring new material, this structure creates interdependence. Jigsaw-type cooperative learning is a learning method based on a form of multifunctional structure of learning groups that can be used on all subjects and all levels to develop each group's expertise and skills that they have learned previously at expert team meetings. In the jigsaw type cooperative learning model, there are groups of origin and expert groups. The home group is the parent group of students with diverse abilities, genders and family backgrounds. Expert group, which is a group of students consisting of members of different origin groups, is assigned to study the topic and then explain it to members of the origin group. The expert group is a combination of several experts from the origin group. The key to the success of jigsaw is interdependence, i.e. each student depends on his/her team members to be able to provide the necessary information in order to perform well during the assessment.&lt;/p&gt;&quot;,&quot;issue&quot;:&quot;1&quot;,&quot;volume&quot;:&quot;2&quot;,&quot;container-title-short&quot;:&quot;&quot;},&quot;isTemporary&quot;:false}]},{&quot;citationID&quot;:&quot;MENDELEY_CITATION_fca34830-501c-4e0a-aab5-de7540514cbf&quot;,&quot;properties&quot;:{&quot;noteIndex&quot;:0},&quot;isEdited&quot;:false,&quot;manualOverride&quot;:{&quot;isManuallyOverridden&quot;:false,&quot;citeprocText&quot;:&quot;(Santoso &amp;#38; Soeryanto, 2021)&quot;,&quot;manualOverrideText&quot;:&quot;&quot;},&quot;citationTag&quot;:&quot;MENDELEY_CITATION_v3_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&quot;,&quot;citationItems&quot;:[{&quot;id&quot;:&quot;c182e7dc-4970-3ceb-9064-26c400f63358&quot;,&quot;itemData&quot;:{&quot;type&quot;:&quot;article-journal&quot;,&quot;id&quot;:&quot;c182e7dc-4970-3ceb-9064-26c400f63358&quot;,&quot;title&quot;:&quot;ANALISIS METODE PEMBELAJARAN KOOPERATIF JIGSAW UNTUK MENINGKATKAN  KEAKTIFAN DAN HASIL BELAJAR SISWA&quot;,&quot;author&quot;:[{&quot;family&quot;:&quot;Santoso&quot;,&quot;given&quot;:&quot;Muhamad&quot;,&quot;parse-names&quot;:false,&quot;dropping-particle&quot;:&quot;&quot;,&quot;non-dropping-particle&quot;:&quot;&quot;},{&quot;family&quot;:&quot;Soeryanto&quot;,&quot;given&quot;:&quot;&quot;,&quot;parse-names&quot;:false,&quot;dropping-particle&quot;:&quot;&quot;,&quot;non-dropping-particle&quot;:&quot;&quot;}],&quot;container-title&quot;:&quot;JPTM&quot;,&quot;issued&quot;:{&quot;date-parts&quot;:[[2021]]},&quot;issue&quot;:&quot;1&quot;,&quot;volume&quot;:&quot;11&quot;,&quot;container-title-short&quot;:&quot;&quot;},&quot;isTemporary&quot;:false}]},{&quot;citationID&quot;:&quot;MENDELEY_CITATION_5a745fb4-a1cf-438e-bdc6-6c6d3e265159&quot;,&quot;properties&quot;:{&quot;noteIndex&quot;:0},&quot;isEdited&quot;:false,&quot;manualOverride&quot;:{&quot;isManuallyOverridden&quot;:false,&quot;citeprocText&quot;:&quot;(Syamsiyah, 2022)&quot;,&quot;manualOverrideText&quot;:&quot;&quot;},&quot;citationTag&quot;:&quot;MENDELEY_CITATION_v3_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&quot;,&quot;citationItems&quot;:[{&quot;id&quot;:&quot;b9aabd38-471c-319a-804d-84d1fd4d2340&quot;,&quot;itemData&quot;:{&quot;type&quot;:&quot;article-journal&quot;,&quot;id&quot;:&quot;b9aabd38-471c-319a-804d-84d1fd4d2340&quot;,&quot;title&quot;:&quot;PENERAPAN MODEL KOOPERATIF TIPE INQUIRI PADA PEMBELAJARAN  IKATAN KIMIA UNTUK MENINGKATKAN AKTIVITAS DAN HASIL BELAJAR&quot;,&quot;author&quot;:[{&quot;family&quot;:&quot;Syamsiyah&quot;,&quot;given&quot;:&quot;Yuni&quot;,&quot;parse-names&quot;:false,&quot;dropping-particle&quot;:&quot;&quot;,&quot;non-dropping-particle&quot;:&quot;&quot;}],&quot;container-title&quot;:&quot;SCIENCE : Jurnal Inovasi Pendidikan Matematika dan IPA&quot;,&quot;issued&quot;:{&quot;date-parts&quot;:[[2022]]},&quot;issue&quot;:&quot;2&quot;,&quot;volume&quot;:&quot;2&quot;,&quot;container-title-short&quot;:&quot;&quot;},&quot;isTemporary&quot;:false}]},{&quot;citationID&quot;:&quot;MENDELEY_CITATION_35bd3f6c-6e3d-4fd3-a042-51a9cf984c52&quot;,&quot;properties&quot;:{&quot;noteIndex&quot;:0},&quot;isEdited&quot;:false,&quot;manualOverride&quot;:{&quot;isManuallyOverridden&quot;:false,&quot;citeprocText&quot;:&quot;(Rovita, 2023)&quot;,&quot;manualOverrideText&quot;:&quot;&quot;},&quot;citationTag&quot;:&quot;MENDELEY_CITATION_v3_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&quot;,&quot;citationItems&quot;:[{&quot;id&quot;:&quot;2ea6d455-abce-38ff-b126-99b7ac03d191&quot;,&quot;itemData&quot;:{&quot;type&quot;:&quot;article-journal&quot;,&quot;id&quot;:&quot;2ea6d455-abce-38ff-b126-99b7ac03d191&quot;,&quot;title&quot;:&quot;PEMBELAJARAN BERDIFERENSIASI MELALUI COOPERATIVE LEARNING TEKNIK DEMONSTRASI UNTUK PENINGKATAN KEAKTIFAN  SISWA KELAS 1 SDN SONGGOKERTO 02 BATU&quot;,&quot;author&quot;:[{&quot;family&quot;:&quot;Rovita&quot;,&quot;given&quot;:&quot;Roin&quot;,&quot;parse-names&quot;:false,&quot;dropping-particle&quot;:&quot;&quot;,&quot;non-dropping-particle&quot;:&quot;&quot;}],&quot;container-title&quot;:&quot;Jurnal Pendidikan Taman Widya Humaniora (JPTWH)&quot;,&quot;issued&quot;:{&quot;date-parts&quot;:[[2023]]},&quot;issue&quot;:&quot;2&quot;,&quot;volume&quot;:&quot;2&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E02WhVvvnwfrjPMUPe/OOLavCA==">CgMxLjAyCGguZ2pkZ3hzMgloLjMwajB6bGw4AHIhMXE5M0Q4QVp0YmRsVG80ZmhXM3BnRUJMdFAwalFRZHBJ</go:docsCustomData>
</go:gDocsCustomXmlDataStorage>
</file>

<file path=customXml/itemProps1.xml><?xml version="1.0" encoding="utf-8"?>
<ds:datastoreItem xmlns:ds="http://schemas.openxmlformats.org/officeDocument/2006/customXml" ds:itemID="{091FD985-D573-4C91-B9D0-03BDFAAF910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21710</Words>
  <Characters>123750</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Wahyuni Eka</cp:lastModifiedBy>
  <cp:revision>5</cp:revision>
  <dcterms:created xsi:type="dcterms:W3CDTF">2024-10-12T11:29:00Z</dcterms:created>
  <dcterms:modified xsi:type="dcterms:W3CDTF">2024-10-1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dc160c-204d-387c-a2c4-b29a6206e7a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